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74E74419"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proofErr w:type="gramStart"/>
      <w:r w:rsidR="00520398" w:rsidRPr="00D70C32">
        <w:rPr>
          <w:rFonts w:ascii="Arial" w:hAnsi="Arial" w:cs="Arial"/>
          <w:sz w:val="22"/>
          <w:szCs w:val="22"/>
          <w:vertAlign w:val="superscript"/>
        </w:rPr>
        <w:t>2</w:t>
      </w:r>
      <w:r w:rsidR="00520398">
        <w:rPr>
          <w:rFonts w:ascii="Arial" w:hAnsi="Arial" w:cs="Arial"/>
          <w:sz w:val="22"/>
          <w:szCs w:val="22"/>
          <w:vertAlign w:val="superscript"/>
        </w:rPr>
        <w:t>,*</w:t>
      </w:r>
      <w:proofErr w:type="gramEnd"/>
      <w:r w:rsidR="00C96E82" w:rsidRPr="00D70C32">
        <w:rPr>
          <w:rFonts w:ascii="Arial" w:hAnsi="Arial" w:cs="Arial"/>
          <w:sz w:val="22"/>
          <w:szCs w:val="22"/>
        </w:rPr>
        <w:t xml:space="preserve">, </w:t>
      </w:r>
      <w:ins w:id="4" w:author="Banerjee, Sagnik" w:date="2022-04-11T10:19:00Z">
        <w:r w:rsidR="001A09CC">
          <w:rPr>
            <w:rFonts w:ascii="Arial" w:hAnsi="Arial" w:cs="Arial"/>
            <w:sz w:val="22"/>
            <w:szCs w:val="22"/>
          </w:rPr>
          <w:t>Priyanka Bhandary</w:t>
        </w:r>
        <w:r w:rsidR="001A09CC" w:rsidRPr="001A09CC">
          <w:rPr>
            <w:rFonts w:ascii="Arial" w:hAnsi="Arial" w:cs="Arial"/>
            <w:sz w:val="22"/>
            <w:szCs w:val="22"/>
            <w:vertAlign w:val="superscript"/>
          </w:rPr>
          <w:t>1,5</w:t>
        </w:r>
        <w:r w:rsidR="001A09CC">
          <w:rPr>
            <w:rFonts w:ascii="Arial" w:hAnsi="Arial" w:cs="Arial"/>
            <w:sz w:val="22"/>
            <w:szCs w:val="22"/>
          </w:rPr>
          <w:t xml:space="preserve">, </w:t>
        </w:r>
      </w:ins>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672C58AF" w:rsidR="001A35DD" w:rsidRDefault="00B85305" w:rsidP="008A3369">
      <w:pPr>
        <w:spacing w:line="360" w:lineRule="auto"/>
        <w:jc w:val="both"/>
        <w:rPr>
          <w:ins w:id="5" w:author="Banerjee, Sagnik" w:date="2022-04-11T10:19:00Z"/>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2B53171B" w14:textId="083C592D" w:rsidR="001A09CC" w:rsidRPr="00D70C32" w:rsidRDefault="001A09CC" w:rsidP="008A3369">
      <w:pPr>
        <w:spacing w:line="360" w:lineRule="auto"/>
        <w:jc w:val="both"/>
        <w:rPr>
          <w:rFonts w:ascii="Arial" w:hAnsi="Arial" w:cs="Arial"/>
          <w:sz w:val="22"/>
          <w:szCs w:val="22"/>
        </w:rPr>
      </w:pPr>
      <w:ins w:id="6" w:author="Banerjee, Sagnik" w:date="2022-04-11T10:20:00Z">
        <w:r w:rsidRPr="001A09CC">
          <w:rPr>
            <w:rFonts w:ascii="Arial" w:hAnsi="Arial" w:cs="Arial"/>
            <w:sz w:val="22"/>
            <w:szCs w:val="22"/>
            <w:vertAlign w:val="superscript"/>
          </w:rPr>
          <w:t>5</w:t>
        </w:r>
      </w:ins>
      <w:ins w:id="7" w:author="Banerjee, Sagnik" w:date="2022-04-11T10:19:00Z">
        <w:r>
          <w:rPr>
            <w:rFonts w:ascii="Arial" w:hAnsi="Arial" w:cs="Arial"/>
            <w:sz w:val="22"/>
            <w:szCs w:val="22"/>
          </w:rPr>
          <w:t xml:space="preserve">Department of </w:t>
        </w:r>
      </w:ins>
      <w:ins w:id="8" w:author="Banerjee, Sagnik" w:date="2022-04-11T10:20:00Z">
        <w:r>
          <w:rPr>
            <w:rFonts w:ascii="Arial" w:hAnsi="Arial" w:cs="Arial"/>
            <w:sz w:val="22"/>
            <w:szCs w:val="22"/>
          </w:rPr>
          <w:t>Genetics, Developmental and Cell Biology, Iowa State University, USA</w:t>
        </w:r>
      </w:ins>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9"/>
      <w:r w:rsidRPr="00D70C32">
        <w:rPr>
          <w:rFonts w:ascii="Arial" w:hAnsi="Arial" w:cs="Arial"/>
          <w:b/>
          <w:bCs/>
          <w:sz w:val="32"/>
          <w:szCs w:val="32"/>
        </w:rPr>
        <w:t>Abstract</w:t>
      </w:r>
      <w:commentRangeEnd w:id="9"/>
      <w:r w:rsidR="003D10F6">
        <w:rPr>
          <w:rStyle w:val="CommentReference"/>
        </w:rPr>
        <w:commentReference w:id="9"/>
      </w:r>
    </w:p>
    <w:p w14:paraId="062C217D" w14:textId="77777777" w:rsidR="001A35DD" w:rsidRPr="00D70C32" w:rsidRDefault="001A35DD" w:rsidP="008A3369">
      <w:pPr>
        <w:spacing w:line="360" w:lineRule="auto"/>
        <w:jc w:val="both"/>
        <w:rPr>
          <w:rFonts w:ascii="Arial" w:hAnsi="Arial" w:cs="Arial"/>
          <w:sz w:val="22"/>
          <w:szCs w:val="22"/>
        </w:rPr>
      </w:pPr>
    </w:p>
    <w:p w14:paraId="660D6F8E" w14:textId="0FB8DDE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10" w:author="Banerjee, Sagnik" w:date="2022-03-09T15:25:00Z">
        <w:r w:rsidRPr="00D70C32" w:rsidDel="004F3833">
          <w:rPr>
            <w:rFonts w:ascii="Arial" w:hAnsi="Arial" w:cs="Arial"/>
            <w:sz w:val="22"/>
            <w:szCs w:val="22"/>
          </w:rPr>
          <w:delText xml:space="preserve">genetic </w:delText>
        </w:r>
      </w:del>
      <w:ins w:id="11" w:author="Banerjee, Sagnik" w:date="2022-03-09T15:25:00Z">
        <w:r w:rsidR="004F3833">
          <w:rPr>
            <w:rFonts w:ascii="Arial" w:hAnsi="Arial" w:cs="Arial"/>
            <w:sz w:val="22"/>
            <w:szCs w:val="22"/>
          </w:rPr>
          <w:t>genomic</w:t>
        </w:r>
        <w:r w:rsidR="004F3833" w:rsidRPr="00D70C32">
          <w:rPr>
            <w:rFonts w:ascii="Arial" w:hAnsi="Arial" w:cs="Arial"/>
            <w:sz w:val="22"/>
            <w:szCs w:val="22"/>
          </w:rPr>
          <w:t xml:space="preserve"> </w:t>
        </w:r>
      </w:ins>
      <w:r w:rsidRPr="00D70C32">
        <w:rPr>
          <w:rFonts w:ascii="Arial" w:hAnsi="Arial" w:cs="Arial"/>
          <w:sz w:val="22"/>
          <w:szCs w:val="22"/>
        </w:rPr>
        <w:t xml:space="preserve">data, </w:t>
      </w:r>
      <w:del w:id="12" w:author="Banerjee, Sagnik" w:date="2022-04-11T10:21:00Z">
        <w:r w:rsidRPr="00D70C32" w:rsidDel="00B361BB">
          <w:rPr>
            <w:rFonts w:ascii="Arial" w:hAnsi="Arial" w:cs="Arial"/>
            <w:sz w:val="22"/>
            <w:szCs w:val="22"/>
          </w:rPr>
          <w:delText xml:space="preserve">causing </w:delText>
        </w:r>
      </w:del>
      <w:ins w:id="13" w:author="Banerjee, Sagnik" w:date="2022-04-11T10:21:00Z">
        <w:r w:rsidR="00B361BB">
          <w:rPr>
            <w:rFonts w:ascii="Arial" w:hAnsi="Arial" w:cs="Arial"/>
            <w:sz w:val="22"/>
            <w:szCs w:val="22"/>
          </w:rPr>
          <w:t>leading to</w:t>
        </w:r>
        <w:r w:rsidR="00B361BB" w:rsidRPr="00D70C32">
          <w:rPr>
            <w:rFonts w:ascii="Arial" w:hAnsi="Arial" w:cs="Arial"/>
            <w:sz w:val="22"/>
            <w:szCs w:val="22"/>
          </w:rPr>
          <w:t xml:space="preserve"> </w:t>
        </w:r>
      </w:ins>
      <w:r w:rsidRPr="00D70C32">
        <w:rPr>
          <w:rFonts w:ascii="Arial" w:hAnsi="Arial" w:cs="Arial"/>
          <w:sz w:val="22"/>
          <w:szCs w:val="22"/>
        </w:rPr>
        <w:t>an increase in storage demands. Most genomic</w:t>
      </w:r>
      <w:ins w:id="14" w:author="Banerjee, Sagnik" w:date="2022-04-11T10:21:00Z">
        <w:r w:rsidR="00A9385D">
          <w:rPr>
            <w:rFonts w:ascii="Arial" w:hAnsi="Arial" w:cs="Arial"/>
            <w:sz w:val="22"/>
            <w:szCs w:val="22"/>
          </w:rPr>
          <w:t xml:space="preserve"> data analysis</w:t>
        </w:r>
      </w:ins>
      <w:r w:rsidRPr="00D70C32">
        <w:rPr>
          <w:rFonts w:ascii="Arial" w:hAnsi="Arial" w:cs="Arial"/>
          <w:sz w:val="22"/>
          <w:szCs w:val="22"/>
        </w:rPr>
        <w:t xml:space="preserve"> software utilizes read alignments </w:t>
      </w:r>
      <w:ins w:id="15" w:author="Banerjee, Sagnik" w:date="2022-04-11T10:22:00Z">
        <w:r w:rsidR="00A9385D">
          <w:rPr>
            <w:rFonts w:ascii="Arial" w:hAnsi="Arial" w:cs="Arial"/>
            <w:sz w:val="22"/>
            <w:szCs w:val="22"/>
          </w:rPr>
          <w:t xml:space="preserve">to reference(s) </w:t>
        </w:r>
      </w:ins>
      <w:r w:rsidRPr="00D70C32">
        <w:rPr>
          <w:rFonts w:ascii="Arial" w:hAnsi="Arial" w:cs="Arial"/>
          <w:sz w:val="22"/>
          <w:szCs w:val="22"/>
        </w:rPr>
        <w:t xml:space="preserve">for </w:t>
      </w:r>
      <w:del w:id="16" w:author="Banerjee, Sagnik" w:date="2022-04-11T10:22:00Z">
        <w:r w:rsidRPr="00D70C32" w:rsidDel="00A9385D">
          <w:rPr>
            <w:rFonts w:ascii="Arial" w:hAnsi="Arial" w:cs="Arial"/>
            <w:sz w:val="22"/>
            <w:szCs w:val="22"/>
          </w:rPr>
          <w:delText xml:space="preserve">several </w:delText>
        </w:r>
      </w:del>
      <w:ins w:id="17" w:author="Banerjee, Sagnik" w:date="2022-04-11T10:23:00Z">
        <w:r w:rsidR="004B5605">
          <w:rPr>
            <w:rFonts w:ascii="Arial" w:hAnsi="Arial" w:cs="Arial"/>
            <w:sz w:val="22"/>
            <w:szCs w:val="22"/>
          </w:rPr>
          <w:t>several</w:t>
        </w:r>
      </w:ins>
      <w:ins w:id="18" w:author="Banerjee, Sagnik" w:date="2022-04-11T10:22:00Z">
        <w:r w:rsidR="00A9385D" w:rsidRPr="00D70C32">
          <w:rPr>
            <w:rFonts w:ascii="Arial" w:hAnsi="Arial" w:cs="Arial"/>
            <w:sz w:val="22"/>
            <w:szCs w:val="22"/>
          </w:rPr>
          <w:t xml:space="preserve"> </w:t>
        </w:r>
      </w:ins>
      <w:r w:rsidRPr="00D70C32">
        <w:rPr>
          <w:rFonts w:ascii="Arial" w:hAnsi="Arial" w:cs="Arial"/>
          <w:sz w:val="22"/>
          <w:szCs w:val="22"/>
        </w:rPr>
        <w:t xml:space="preserve">purposes </w:t>
      </w:r>
      <w:ins w:id="19" w:author="Banerjee, Sagnik" w:date="2022-04-11T10:22:00Z">
        <w:r w:rsidR="00A9385D">
          <w:rPr>
            <w:rFonts w:ascii="Arial" w:hAnsi="Arial" w:cs="Arial"/>
            <w:sz w:val="22"/>
            <w:szCs w:val="22"/>
          </w:rPr>
          <w:t xml:space="preserve">ranging from </w:t>
        </w:r>
      </w:ins>
      <w:del w:id="20" w:author="Banerjee, Sagnik" w:date="2022-04-11T10:22:00Z">
        <w:r w:rsidRPr="00D70C32" w:rsidDel="00A9385D">
          <w:rPr>
            <w:rFonts w:ascii="Arial" w:hAnsi="Arial" w:cs="Arial"/>
            <w:sz w:val="22"/>
            <w:szCs w:val="22"/>
          </w:rPr>
          <w:delText xml:space="preserve">including </w:delText>
        </w:r>
      </w:del>
      <w:r w:rsidRPr="00D70C32">
        <w:rPr>
          <w:rFonts w:ascii="Arial" w:hAnsi="Arial" w:cs="Arial"/>
          <w:sz w:val="22"/>
          <w:szCs w:val="22"/>
        </w:rPr>
        <w:t>transcriptome assembly</w:t>
      </w:r>
      <w:ins w:id="21" w:author="Banerjee, Sagnik" w:date="2022-04-11T10:22:00Z">
        <w:r w:rsidR="00A9385D">
          <w:rPr>
            <w:rFonts w:ascii="Arial" w:hAnsi="Arial" w:cs="Arial"/>
            <w:sz w:val="22"/>
            <w:szCs w:val="22"/>
          </w:rPr>
          <w:t xml:space="preserve"> to</w:t>
        </w:r>
      </w:ins>
      <w:del w:id="22" w:author="Banerjee, Sagnik" w:date="2022-04-11T10:22:00Z">
        <w:r w:rsidRPr="00D70C32" w:rsidDel="00A9385D">
          <w:rPr>
            <w:rFonts w:ascii="Arial" w:hAnsi="Arial" w:cs="Arial"/>
            <w:sz w:val="22"/>
            <w:szCs w:val="22"/>
          </w:rPr>
          <w:delText xml:space="preserve"> and</w:delText>
        </w:r>
      </w:del>
      <w:r w:rsidRPr="00D70C32">
        <w:rPr>
          <w:rFonts w:ascii="Arial" w:hAnsi="Arial" w:cs="Arial"/>
          <w:sz w:val="22"/>
          <w:szCs w:val="22"/>
        </w:rPr>
        <w:t xml:space="preserve"> gene count estimation. </w:t>
      </w:r>
      <w:ins w:id="23" w:author="Banerjee, Sagnik" w:date="2022-04-11T10:23:00Z">
        <w:r w:rsidR="004B5605">
          <w:rPr>
            <w:rFonts w:ascii="Arial" w:hAnsi="Arial" w:cs="Arial"/>
            <w:sz w:val="22"/>
            <w:szCs w:val="22"/>
          </w:rPr>
          <w:t xml:space="preserve">Read alignments are typically stored in </w:t>
        </w:r>
      </w:ins>
      <w:ins w:id="24" w:author="Banerjee, Sagnik" w:date="2022-04-11T10:25:00Z">
        <w:r w:rsidR="008761B2">
          <w:rPr>
            <w:rFonts w:ascii="Arial" w:hAnsi="Arial" w:cs="Arial"/>
            <w:sz w:val="22"/>
            <w:szCs w:val="22"/>
          </w:rPr>
          <w:t xml:space="preserve">a </w:t>
        </w:r>
      </w:ins>
      <w:ins w:id="25" w:author="Banerjee, Sagnik" w:date="2022-04-11T10:23:00Z">
        <w:r w:rsidR="004B5605">
          <w:rPr>
            <w:rFonts w:ascii="Arial" w:hAnsi="Arial" w:cs="Arial"/>
            <w:sz w:val="22"/>
            <w:szCs w:val="22"/>
          </w:rPr>
          <w:t>format</w:t>
        </w:r>
      </w:ins>
      <w:ins w:id="26" w:author="Banerjee, Sagnik" w:date="2022-04-11T10:24:00Z">
        <w:r w:rsidR="004B5605">
          <w:rPr>
            <w:rFonts w:ascii="Arial" w:hAnsi="Arial" w:cs="Arial"/>
            <w:sz w:val="22"/>
            <w:szCs w:val="22"/>
          </w:rPr>
          <w:t xml:space="preserve"> that retain</w:t>
        </w:r>
      </w:ins>
      <w:ins w:id="27" w:author="Banerjee, Sagnik" w:date="2022-04-11T10:25:00Z">
        <w:r w:rsidR="008761B2">
          <w:rPr>
            <w:rFonts w:ascii="Arial" w:hAnsi="Arial" w:cs="Arial"/>
            <w:sz w:val="22"/>
            <w:szCs w:val="22"/>
          </w:rPr>
          <w:t>s</w:t>
        </w:r>
      </w:ins>
      <w:ins w:id="28" w:author="Banerjee, Sagnik" w:date="2022-04-11T10:24:00Z">
        <w:r w:rsidR="004B5605">
          <w:rPr>
            <w:rFonts w:ascii="Arial" w:hAnsi="Arial" w:cs="Arial"/>
            <w:sz w:val="22"/>
            <w:szCs w:val="22"/>
          </w:rPr>
          <w:t xml:space="preserve"> the read sequence along with their corresponding quality scores. </w:t>
        </w:r>
      </w:ins>
      <w:r w:rsidRPr="00D70C32">
        <w:rPr>
          <w:rFonts w:ascii="Arial" w:hAnsi="Arial" w:cs="Arial"/>
          <w:sz w:val="22"/>
          <w:szCs w:val="22"/>
        </w:rPr>
        <w:t xml:space="preserve">Herein we present, ABRIDGE, a state-of-the-art compressor for </w:t>
      </w:r>
      <w:del w:id="29" w:author="Banerjee, Sagnik" w:date="2022-03-09T15:25:00Z">
        <w:r w:rsidRPr="00D70C32" w:rsidDel="002F65D5">
          <w:rPr>
            <w:rFonts w:ascii="Arial" w:hAnsi="Arial" w:cs="Arial"/>
            <w:sz w:val="22"/>
            <w:szCs w:val="22"/>
          </w:rPr>
          <w:delText xml:space="preserve">SAM </w:delText>
        </w:r>
      </w:del>
      <w:ins w:id="30"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compression software ensuring lower space demand and faster file transmission. Central to the software is a novel algorithm that retains non-redundant information. This new approach has allowed ABRIDGE to achieve a compression </w:t>
      </w:r>
      <w:commentRangeStart w:id="31"/>
      <w:r w:rsidRPr="00D70C32">
        <w:rPr>
          <w:rFonts w:ascii="Arial" w:hAnsi="Arial" w:cs="Arial"/>
          <w:sz w:val="22"/>
          <w:szCs w:val="22"/>
        </w:rPr>
        <w:t>16%</w:t>
      </w:r>
      <w:commentRangeEnd w:id="31"/>
      <w:r w:rsidR="002F65D5">
        <w:rPr>
          <w:rStyle w:val="CommentReference"/>
        </w:rPr>
        <w:commentReference w:id="31"/>
      </w:r>
      <w:r w:rsidRPr="00D70C32">
        <w:rPr>
          <w:rFonts w:ascii="Arial" w:hAnsi="Arial" w:cs="Arial"/>
          <w:sz w:val="22"/>
          <w:szCs w:val="22"/>
        </w:rPr>
        <w:t xml:space="preserve"> higher than the second-best compressor for RNA-Seq reads and over </w:t>
      </w:r>
      <w:commentRangeStart w:id="32"/>
      <w:r w:rsidRPr="00D70C32">
        <w:rPr>
          <w:rFonts w:ascii="Arial" w:hAnsi="Arial" w:cs="Arial"/>
          <w:sz w:val="22"/>
          <w:szCs w:val="22"/>
        </w:rPr>
        <w:t>35%</w:t>
      </w:r>
      <w:commentRangeEnd w:id="32"/>
      <w:r w:rsidR="002F65D5">
        <w:rPr>
          <w:rStyle w:val="CommentReference"/>
        </w:rPr>
        <w:commentReference w:id="32"/>
      </w:r>
      <w:r w:rsidRPr="00D70C32">
        <w:rPr>
          <w:rFonts w:ascii="Arial" w:hAnsi="Arial" w:cs="Arial"/>
          <w:sz w:val="22"/>
          <w:szCs w:val="22"/>
        </w:rPr>
        <w:t xml:space="preserve"> for DNA-Seq reads.  </w:t>
      </w:r>
      <w:commentRangeStart w:id="33"/>
      <w:r w:rsidRPr="00D70C32">
        <w:rPr>
          <w:rFonts w:ascii="Arial" w:hAnsi="Arial" w:cs="Arial"/>
          <w:sz w:val="22"/>
          <w:szCs w:val="22"/>
        </w:rPr>
        <w:t>ABRIDGE also offers users the option to randomly access location without having to decompress the entire file</w:t>
      </w:r>
      <w:commentRangeEnd w:id="33"/>
      <w:r w:rsidR="003D10F6">
        <w:rPr>
          <w:rStyle w:val="CommentReference"/>
        </w:rPr>
        <w:commentReference w:id="33"/>
      </w:r>
      <w:r w:rsidRPr="00D70C32">
        <w:rPr>
          <w:rFonts w:ascii="Arial" w:hAnsi="Arial" w:cs="Arial"/>
          <w:sz w:val="22"/>
          <w:szCs w:val="22"/>
        </w:rPr>
        <w:t>. 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34"/>
      <w:r w:rsidRPr="00D70C32">
        <w:rPr>
          <w:rFonts w:ascii="Arial" w:hAnsi="Arial" w:cs="Arial"/>
          <w:b/>
          <w:bCs/>
          <w:sz w:val="32"/>
          <w:szCs w:val="32"/>
        </w:rPr>
        <w:t>Keyword</w:t>
      </w:r>
      <w:r w:rsidR="009D2324" w:rsidRPr="00D70C32">
        <w:rPr>
          <w:rFonts w:ascii="Arial" w:hAnsi="Arial" w:cs="Arial"/>
          <w:b/>
          <w:bCs/>
          <w:sz w:val="32"/>
          <w:szCs w:val="32"/>
        </w:rPr>
        <w:t>s</w:t>
      </w:r>
      <w:commentRangeEnd w:id="34"/>
      <w:r w:rsidR="001625F5">
        <w:rPr>
          <w:rStyle w:val="CommentReference"/>
        </w:rPr>
        <w:commentReference w:id="34"/>
      </w:r>
    </w:p>
    <w:p w14:paraId="026E08F9" w14:textId="77777777" w:rsidR="001A35DD" w:rsidRPr="00D70C32" w:rsidRDefault="001A35DD" w:rsidP="008A3369">
      <w:pPr>
        <w:spacing w:line="360" w:lineRule="auto"/>
        <w:jc w:val="both"/>
        <w:rPr>
          <w:rFonts w:ascii="Arial" w:hAnsi="Arial" w:cs="Arial"/>
          <w:sz w:val="22"/>
          <w:szCs w:val="22"/>
        </w:rPr>
      </w:pPr>
    </w:p>
    <w:p w14:paraId="525AF11A" w14:textId="0323E29D" w:rsidR="001A35DD" w:rsidRPr="00D70C32" w:rsidRDefault="001A35DD" w:rsidP="008A3369">
      <w:pPr>
        <w:spacing w:line="360" w:lineRule="auto"/>
        <w:jc w:val="both"/>
        <w:rPr>
          <w:rFonts w:ascii="Arial" w:hAnsi="Arial" w:cs="Arial"/>
          <w:sz w:val="22"/>
          <w:szCs w:val="22"/>
        </w:rPr>
      </w:pPr>
      <w:del w:id="35" w:author="Banerjee, Sagnik" w:date="2022-03-09T15:27:00Z">
        <w:r w:rsidRPr="00D70C32" w:rsidDel="001625F5">
          <w:rPr>
            <w:rFonts w:ascii="Arial" w:hAnsi="Arial" w:cs="Arial"/>
            <w:sz w:val="22"/>
            <w:szCs w:val="22"/>
          </w:rPr>
          <w:delText xml:space="preserve">SAM </w:delText>
        </w:r>
      </w:del>
      <w:ins w:id="36"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 Random access, Alignment file compression, SAM file compressor</w:t>
      </w:r>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3C0E5C9F"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viewpoint </w:t>
      </w:r>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1]–[4]"},"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1A09CC">
        <w:rPr>
          <w:rFonts w:ascii="Cambria Math" w:hAnsi="Cambria Math" w:cs="Cambria Math"/>
          <w:sz w:val="22"/>
          <w:szCs w:val="22"/>
        </w:rPr>
        <w:instrText>‐</w:instrText>
      </w:r>
      <w:r w:rsidR="001A09CC">
        <w:rPr>
          <w:rFonts w:ascii="Arial" w:hAnsi="Arial" w:cs="Arial"/>
          <w:sz w:val="22"/>
          <w:szCs w:val="22"/>
        </w:rPr>
        <w:instrText>seq: a method for assaying chromatin accessibility genome</w:instrText>
      </w:r>
      <w:r w:rsidR="001A09CC">
        <w:rPr>
          <w:rFonts w:ascii="Cambria Math" w:hAnsi="Cambria Math" w:cs="Cambria Math"/>
          <w:sz w:val="22"/>
          <w:szCs w:val="22"/>
        </w:rPr>
        <w:instrText>‐</w:instrText>
      </w:r>
      <w:r w:rsidR="001A09CC">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5], [6]"},"properties":{"noteIndex":0},"schema":"https://github.com/citation-style-language/schema/raw/master/csl-citation.json"}</w:instrText>
      </w:r>
      <w:r w:rsidR="003901F7" w:rsidRPr="00D70C32">
        <w:rPr>
          <w:rFonts w:ascii="Arial" w:hAnsi="Arial" w:cs="Arial"/>
          <w:sz w:val="22"/>
          <w:szCs w:val="22"/>
        </w:rPr>
        <w:fldChar w:fldCharType="separate"/>
      </w:r>
      <w:r w:rsidR="001A09CC" w:rsidRPr="001A09CC">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Researchers have perfected these protocols - making them more economical and effective.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1A09CC">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7]"},"properties":{"noteIndex":0},"schema":"https://github.com/citation-style-language/schema/raw/master/csl-citation.json"}</w:instrText>
      </w:r>
      <w:r w:rsidR="00725DA8">
        <w:rPr>
          <w:rFonts w:ascii="Arial" w:hAnsi="Arial" w:cs="Arial"/>
          <w:sz w:val="22"/>
          <w:szCs w:val="22"/>
        </w:rPr>
        <w:fldChar w:fldCharType="separate"/>
      </w:r>
      <w:r w:rsidR="001A09CC" w:rsidRPr="001A09CC">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8]–[11]"},"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12]–[16]"},"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17], [18]"},"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37"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15b, 2016a, 2016b, 2020; Velásquez-Zapata et al., 2020)","plainTextFormattedCitation":"(Banerjee et al., 2015b, 2016a, 2016b, 2020; Velásquez-Zapata et al., 2020)","previouslyFormattedCitation":"[19]–[23]"},"properties":{"noteIndex":0},"schema":"https://github.com/citation-style-language/schema/raw/master/csl-citation.json"}</w:instrText>
      </w:r>
      <w:r w:rsidR="00D914B1" w:rsidRPr="00D70C32">
        <w:rPr>
          <w:rFonts w:ascii="Arial" w:hAnsi="Arial" w:cs="Arial"/>
          <w:sz w:val="22"/>
          <w:szCs w:val="22"/>
        </w:rPr>
        <w:fldChar w:fldCharType="separate"/>
      </w:r>
      <w:r w:rsidR="001A09CC" w:rsidRPr="001A09CC">
        <w:rPr>
          <w:rFonts w:ascii="Arial" w:hAnsi="Arial" w:cs="Arial"/>
          <w:noProof/>
          <w:sz w:val="22"/>
          <w:szCs w:val="22"/>
        </w:rPr>
        <w:t>(Banerjee et al., 2015b, 2016a, 2016b, 2020; Velásquez-Zapata et al., 2020)</w:t>
      </w:r>
      <w:r w:rsidR="00D914B1" w:rsidRPr="00D70C32">
        <w:rPr>
          <w:rFonts w:ascii="Arial" w:hAnsi="Arial" w:cs="Arial"/>
          <w:sz w:val="22"/>
          <w:szCs w:val="22"/>
        </w:rPr>
        <w:fldChar w:fldCharType="end"/>
      </w:r>
      <w:r w:rsidRPr="00D70C32">
        <w:rPr>
          <w:rFonts w:ascii="Arial" w:hAnsi="Arial" w:cs="Arial"/>
          <w:sz w:val="22"/>
          <w:szCs w:val="22"/>
        </w:rPr>
        <w:t xml:space="preserve">. </w:t>
      </w:r>
      <w:ins w:id="38" w:author="Banerjee, Sagnik" w:date="2022-03-14T21:59:00Z">
        <w:r w:rsidR="00732E65">
          <w:rPr>
            <w:rFonts w:ascii="Arial" w:hAnsi="Arial" w:cs="Arial"/>
            <w:sz w:val="22"/>
            <w:szCs w:val="22"/>
          </w:rPr>
          <w:t>Several</w:t>
        </w:r>
      </w:ins>
      <w:del w:id="39"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40" w:author="Banerjee, Sagnik" w:date="2022-03-14T21:59:00Z">
        <w:r w:rsidRPr="00D70C32" w:rsidDel="006A2541">
          <w:rPr>
            <w:rFonts w:ascii="Arial" w:hAnsi="Arial" w:cs="Arial"/>
            <w:sz w:val="22"/>
            <w:szCs w:val="22"/>
          </w:rPr>
          <w:delText xml:space="preserve">primary </w:delText>
        </w:r>
      </w:del>
      <w:ins w:id="41"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that is stored in either a binary alignment map (B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25]"},"properties":{"noteIndex":0},"schema":"https://github.com/citation-style-language/schema/raw/master/csl-citation.json"}</w:instrText>
      </w:r>
      <w:r w:rsidR="008A3369" w:rsidRPr="00D70C32">
        <w:rPr>
          <w:rFonts w:ascii="Arial" w:hAnsi="Arial" w:cs="Arial"/>
          <w:sz w:val="22"/>
          <w:szCs w:val="22"/>
        </w:rPr>
        <w:fldChar w:fldCharType="separate"/>
      </w:r>
      <w:r w:rsidR="001A09CC" w:rsidRPr="001A09CC">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reference 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0D09B50B"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26], [27]"},"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28]"},"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29]"},"properties":{"noteIndex":0},"schema":"https://github.com/citation-style-language/schema/raw/master/csl-citation.json"}</w:instrText>
      </w:r>
      <w:r w:rsidR="008A4C49" w:rsidRPr="00D70C32">
        <w:rPr>
          <w:rFonts w:ascii="Arial" w:hAnsi="Arial" w:cs="Arial"/>
          <w:sz w:val="22"/>
          <w:szCs w:val="22"/>
        </w:rPr>
        <w:fldChar w:fldCharType="separate"/>
      </w:r>
      <w:r w:rsidR="001A09CC" w:rsidRPr="001A09CC">
        <w:rPr>
          <w:rFonts w:ascii="Arial" w:hAnsi="Arial" w:cs="Arial"/>
          <w:noProof/>
          <w:sz w:val="22"/>
          <w:szCs w:val="22"/>
        </w:rPr>
        <w:t>(Abuín et 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436F603A" w:rsidR="001A35DD" w:rsidRPr="00D70C32" w:rsidRDefault="001A35DD" w:rsidP="008A3369">
      <w:pPr>
        <w:spacing w:line="360" w:lineRule="auto"/>
        <w:jc w:val="both"/>
        <w:rPr>
          <w:rFonts w:ascii="Arial" w:hAnsi="Arial" w:cs="Arial"/>
          <w:sz w:val="22"/>
          <w:szCs w:val="22"/>
        </w:rPr>
      </w:pPr>
      <w:commentRangeStart w:id="42"/>
      <w:r w:rsidRPr="00D70C32">
        <w:rPr>
          <w:rFonts w:ascii="Arial" w:hAnsi="Arial" w:cs="Arial"/>
          <w:sz w:val="22"/>
          <w:szCs w:val="22"/>
        </w:rPr>
        <w:t xml:space="preserve">A considerable amount </w:t>
      </w:r>
      <w:commentRangeEnd w:id="42"/>
      <w:r w:rsidR="007D0FEF">
        <w:rPr>
          <w:rStyle w:val="CommentReference"/>
        </w:rPr>
        <w:commentReference w:id="42"/>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30]–[32]"},"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33]"},"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xml:space="preserve">, </w:t>
      </w:r>
      <w:proofErr w:type="spellStart"/>
      <w:r w:rsidRPr="00D70C32">
        <w:rPr>
          <w:rFonts w:ascii="Arial" w:hAnsi="Arial" w:cs="Arial"/>
          <w:sz w:val="22"/>
          <w:szCs w:val="22"/>
        </w:rPr>
        <w:t>DeeZ</w:t>
      </w:r>
      <w:proofErr w:type="spellEnd"/>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34]"},"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35]"},"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36]"},"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37]"},"properties":{"noteIndex":0},"schema":"https://github.com/citation-style-language/schema/raw/master/csl-citation.json"}</w:instrText>
      </w:r>
      <w:r w:rsidR="00460007" w:rsidRPr="00D70C32">
        <w:rPr>
          <w:rFonts w:ascii="Arial" w:hAnsi="Arial" w:cs="Arial"/>
          <w:sz w:val="22"/>
          <w:szCs w:val="22"/>
        </w:rPr>
        <w:fldChar w:fldCharType="separate"/>
      </w:r>
      <w:r w:rsidR="001A09CC" w:rsidRPr="001A09CC">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r w:rsidR="00460007" w:rsidRPr="00D70C32">
        <w:rPr>
          <w:rFonts w:ascii="Arial" w:hAnsi="Arial" w:cs="Arial"/>
          <w:sz w:val="22"/>
          <w:szCs w:val="22"/>
        </w:rPr>
        <w:t>G</w:t>
      </w:r>
      <w:r w:rsidRPr="00D70C32">
        <w:rPr>
          <w:rFonts w:ascii="Arial" w:hAnsi="Arial" w:cs="Arial"/>
          <w:sz w:val="22"/>
          <w:szCs w:val="22"/>
        </w:rPr>
        <w:t xml:space="preserve">enozip and </w:t>
      </w:r>
      <w:proofErr w:type="spellStart"/>
      <w:r w:rsidRPr="00D70C32">
        <w:rPr>
          <w:rFonts w:ascii="Arial" w:hAnsi="Arial" w:cs="Arial"/>
          <w:sz w:val="22"/>
          <w:szCs w:val="22"/>
        </w:rPr>
        <w:t>DeeZ</w:t>
      </w:r>
      <w:proofErr w:type="spellEnd"/>
      <w:r w:rsidRPr="00D70C32">
        <w:rPr>
          <w:rFonts w:ascii="Arial" w:hAnsi="Arial" w:cs="Arial"/>
          <w:sz w:val="22"/>
          <w:szCs w:val="22"/>
        </w:rPr>
        <w:t xml:space="preserve">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38]"},"properties":{"noteIndex":0},"schema":"https://github.com/citation-style-language/schema/raw/master/csl-citation.json"}</w:instrText>
      </w:r>
      <w:r w:rsidR="00000055" w:rsidRPr="00D70C32">
        <w:rPr>
          <w:rFonts w:ascii="Arial" w:hAnsi="Arial" w:cs="Arial"/>
          <w:sz w:val="22"/>
          <w:szCs w:val="22"/>
        </w:rPr>
        <w:fldChar w:fldCharType="separate"/>
      </w:r>
      <w:r w:rsidR="001A09CC" w:rsidRPr="001A09CC">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w:t>
      </w:r>
      <w:proofErr w:type="spellStart"/>
      <w:r w:rsidRPr="00D70C32">
        <w:rPr>
          <w:rFonts w:ascii="Arial" w:hAnsi="Arial" w:cs="Arial"/>
          <w:sz w:val="22"/>
          <w:szCs w:val="22"/>
        </w:rPr>
        <w:t>DeeZ</w:t>
      </w:r>
      <w:proofErr w:type="spellEnd"/>
      <w:r w:rsidRPr="00D70C32">
        <w:rPr>
          <w:rFonts w:ascii="Arial" w:hAnsi="Arial" w:cs="Arial"/>
          <w:sz w:val="22"/>
          <w:szCs w:val="22"/>
        </w:rPr>
        <w:t xml:space="preserve">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195EC3D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To overcome the shortcoming of previous </w:t>
      </w:r>
      <w:del w:id="43" w:author="Banerjee, Sagnik" w:date="2022-04-11T10:26:00Z">
        <w:r w:rsidRPr="00D70C32" w:rsidDel="008761B2">
          <w:rPr>
            <w:rFonts w:ascii="Arial" w:hAnsi="Arial" w:cs="Arial"/>
            <w:sz w:val="22"/>
            <w:szCs w:val="22"/>
          </w:rPr>
          <w:delText xml:space="preserve">SAM </w:delText>
        </w:r>
      </w:del>
      <w:ins w:id="44" w:author="Banerjee, Sagnik" w:date="2022-04-11T10:26:00Z">
        <w:r w:rsidR="008761B2">
          <w:rPr>
            <w:rFonts w:ascii="Arial" w:hAnsi="Arial" w:cs="Arial"/>
            <w:sz w:val="22"/>
            <w:szCs w:val="22"/>
          </w:rPr>
          <w:t>alignment</w:t>
        </w:r>
        <w:r w:rsidR="008761B2" w:rsidRPr="00D70C32">
          <w:rPr>
            <w:rFonts w:ascii="Arial" w:hAnsi="Arial" w:cs="Arial"/>
            <w:sz w:val="22"/>
            <w:szCs w:val="22"/>
          </w:rPr>
          <w:t xml:space="preserve"> </w:t>
        </w:r>
      </w:ins>
      <w:r w:rsidRPr="00D70C32">
        <w:rPr>
          <w:rFonts w:ascii="Arial" w:hAnsi="Arial" w:cs="Arial"/>
          <w:sz w:val="22"/>
          <w:szCs w:val="22"/>
        </w:rPr>
        <w:t xml:space="preserve">compression approaches, we introduce ABRIDGE. We offer users a plethora of choices to compress </w:t>
      </w:r>
      <w:del w:id="45" w:author="Banerjee, Sagnik" w:date="2022-04-11T10:26:00Z">
        <w:r w:rsidRPr="00D70C32" w:rsidDel="00BA6949">
          <w:rPr>
            <w:rFonts w:ascii="Arial" w:hAnsi="Arial" w:cs="Arial"/>
            <w:sz w:val="22"/>
            <w:szCs w:val="22"/>
          </w:rPr>
          <w:delText xml:space="preserve">SAM </w:delText>
        </w:r>
      </w:del>
      <w:ins w:id="46" w:author="Banerjee, Sagnik" w:date="2022-04-11T10:26:00Z">
        <w:r w:rsidR="00BA6949">
          <w:rPr>
            <w:rFonts w:ascii="Arial" w:hAnsi="Arial" w:cs="Arial"/>
            <w:sz w:val="22"/>
            <w:szCs w:val="22"/>
          </w:rPr>
          <w:t>alignment</w:t>
        </w:r>
        <w:r w:rsidR="00BA6949" w:rsidRPr="00D70C32">
          <w:rPr>
            <w:rFonts w:ascii="Arial" w:hAnsi="Arial" w:cs="Arial"/>
            <w:sz w:val="22"/>
            <w:szCs w:val="22"/>
          </w:rPr>
          <w:t xml:space="preserve"> </w:t>
        </w:r>
      </w:ins>
      <w:r w:rsidRPr="00D70C32">
        <w:rPr>
          <w:rFonts w:ascii="Arial" w:hAnsi="Arial" w:cs="Arial"/>
          <w:sz w:val="22"/>
          <w:szCs w:val="22"/>
        </w:rPr>
        <w:t xml:space="preserve">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w:t>
      </w:r>
      <w:r w:rsidRPr="00D70C32">
        <w:rPr>
          <w:rFonts w:ascii="Arial" w:hAnsi="Arial" w:cs="Arial"/>
          <w:sz w:val="22"/>
          <w:szCs w:val="22"/>
        </w:rPr>
        <w:lastRenderedPageBreak/>
        <w:t>further reduce space demand, ABRIDGE modifies the CIGAR information to store the strand on which the read was mapped. ABRIDGE also offers the option to alter quality scores of nucleotide bases that had a perfect match with the reference thereby reducing even more spac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 xml:space="preserve">Supplementary Figure \ref{RLE}}). All features of multi-mapped reads are stored with their individual CIGAR strings. Hence reads mapping to homeologs in polyploid species will retain their alignment profile. </w:t>
      </w:r>
      <w:commentRangeStart w:id="47"/>
      <w:r w:rsidRPr="00D70C32">
        <w:rPr>
          <w:rFonts w:ascii="Arial" w:hAnsi="Arial" w:cs="Arial"/>
          <w:sz w:val="22"/>
          <w:szCs w:val="22"/>
        </w:rPr>
        <w:t>Users can choose from three levels of compression offering varying extents of compression with the caveat of the duration of compressing</w:t>
      </w:r>
      <w:commentRangeEnd w:id="47"/>
      <w:r w:rsidR="00077922">
        <w:rPr>
          <w:rStyle w:val="CommentReference"/>
        </w:rPr>
        <w:commentReference w:id="47"/>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48"/>
      <w:r w:rsidRPr="00D70C32">
        <w:rPr>
          <w:rFonts w:ascii="Arial" w:hAnsi="Arial" w:cs="Arial"/>
          <w:b/>
          <w:bCs/>
          <w:sz w:val="28"/>
          <w:szCs w:val="28"/>
        </w:rPr>
        <w:t>Materials &amp; Methods</w:t>
      </w:r>
      <w:commentRangeEnd w:id="48"/>
      <w:r w:rsidR="00C45594">
        <w:rPr>
          <w:rStyle w:val="CommentReference"/>
        </w:rPr>
        <w:commentReference w:id="48"/>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49" w:author="Banerjee, Sagnik" w:date="2022-01-19T21:45:00Z">
        <w:r w:rsidRPr="00D70C32" w:rsidDel="00F254D1">
          <w:rPr>
            <w:rFonts w:ascii="Arial" w:hAnsi="Arial" w:cs="Arial"/>
            <w:sz w:val="22"/>
            <w:szCs w:val="22"/>
          </w:rPr>
          <w:delText xml:space="preserve">but </w:delText>
        </w:r>
      </w:del>
      <w:ins w:id="50"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51" w:author="Banerjee, Sagnik" w:date="2022-01-19T21:45:00Z">
        <w:r w:rsidR="00F254D1">
          <w:rPr>
            <w:rFonts w:ascii="Arial" w:hAnsi="Arial" w:cs="Arial"/>
            <w:sz w:val="22"/>
            <w:szCs w:val="22"/>
          </w:rPr>
          <w:t>ing</w:t>
        </w:r>
      </w:ins>
      <w:del w:id="52"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w:t>
      </w:r>
      <w:proofErr w:type="gramStart"/>
      <w:r w:rsidRPr="00D70C32">
        <w:rPr>
          <w:rFonts w:ascii="Arial" w:hAnsi="Arial" w:cs="Arial"/>
          <w:sz w:val="22"/>
          <w:szCs w:val="22"/>
        </w:rPr>
        <w:t>e.g.</w:t>
      </w:r>
      <w:proofErr w:type="gramEnd"/>
      <w:r w:rsidRPr="00D70C32">
        <w:rPr>
          <w:rFonts w:ascii="Arial" w:hAnsi="Arial" w:cs="Arial"/>
          <w:sz w:val="22"/>
          <w:szCs w:val="22"/>
        </w:rPr>
        <w:t xml:space="preserve">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3ED6882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w:t>
      </w:r>
      <w:r w:rsidRPr="00D70C32">
        <w:rPr>
          <w:rFonts w:ascii="Arial" w:hAnsi="Arial" w:cs="Arial"/>
          <w:sz w:val="22"/>
          <w:szCs w:val="22"/>
        </w:rPr>
        <w:lastRenderedPageBreak/>
        <w:t>inserted base pairs. Instead of storing the exact mapped location, it keeps the difference in mapped position from the previous alignment. This saves a substantial amount of space for both RNA-Seq and DNA-Seq data. ABRIDGE also merges the exact same reads originating from the same nucleotide position of the reference. Read names for uniquely mapped single-ended reads 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1A09CC">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11]"},"properties":{"noteIndex":0},"schema":"https://github.com/citation-style-language/schema/raw/master/csl-citation.json"}</w:instrText>
      </w:r>
      <w:r w:rsidR="007072DD" w:rsidRPr="00D70C32">
        <w:rPr>
          <w:rFonts w:ascii="Arial" w:hAnsi="Arial" w:cs="Arial"/>
          <w:sz w:val="22"/>
          <w:szCs w:val="22"/>
        </w:rPr>
        <w:fldChar w:fldCharType="separate"/>
      </w:r>
      <w:r w:rsidR="001A09CC" w:rsidRPr="001A09CC">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w:t>
      </w:r>
      <w:proofErr w:type="gramStart"/>
      <w:r w:rsidRPr="00D70C32">
        <w:rPr>
          <w:rFonts w:ascii="Arial" w:hAnsi="Arial" w:cs="Arial"/>
          <w:sz w:val="22"/>
          <w:szCs w:val="22"/>
        </w:rPr>
        <w:t>insertion</w:t>
      </w:r>
      <w:proofErr w:type="gramEnd"/>
      <w:r w:rsidRPr="00D70C32">
        <w:rPr>
          <w:rFonts w:ascii="Arial" w:hAnsi="Arial" w:cs="Arial"/>
          <w:sz w:val="22"/>
          <w:szCs w:val="22"/>
        </w:rPr>
        <w:t xml:space="preserve">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w:t>
      </w:r>
      <w:r w:rsidRPr="00D70C32">
        <w:rPr>
          <w:rFonts w:ascii="Arial" w:hAnsi="Arial" w:cs="Arial"/>
          <w:sz w:val="22"/>
          <w:szCs w:val="22"/>
        </w:rPr>
        <w:lastRenderedPageBreak/>
        <w:t>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xml:space="preserve">}}). Quality scores are stored within the integrated CIGAR if the user requests for it. Quality scores for only the mismatched bases and the inserts are stored. If the user requests to store quality scores for all the nucleotide </w:t>
      </w:r>
      <w:proofErr w:type="gramStart"/>
      <w:r w:rsidRPr="00D70C32">
        <w:rPr>
          <w:rFonts w:ascii="Arial" w:hAnsi="Arial" w:cs="Arial"/>
          <w:sz w:val="22"/>
          <w:szCs w:val="22"/>
        </w:rPr>
        <w:t>bases</w:t>
      </w:r>
      <w:proofErr w:type="gramEnd"/>
      <w:r w:rsidRPr="00D70C32">
        <w:rPr>
          <w:rFonts w:ascii="Arial" w:hAnsi="Arial" w:cs="Arial"/>
          <w:sz w:val="22"/>
          <w:szCs w:val="22"/>
        </w:rPr>
        <w:t xml:space="preserve"> then the scores will be stored in a separate file. An illustration of how the integrated CIGAR string is constructed has been provid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53"/>
      <w:r w:rsidRPr="00D70C32">
        <w:rPr>
          <w:rFonts w:ascii="Arial" w:hAnsi="Arial" w:cs="Arial"/>
          <w:sz w:val="22"/>
          <w:szCs w:val="22"/>
        </w:rPr>
        <w:t xml:space="preserve">ABRIDGE </w:t>
      </w:r>
      <w:commentRangeEnd w:id="53"/>
      <w:r w:rsidR="00BA2080">
        <w:rPr>
          <w:rStyle w:val="CommentReference"/>
        </w:rPr>
        <w:commentReference w:id="53"/>
      </w:r>
      <w:r w:rsidRPr="00D70C32">
        <w:rPr>
          <w:rFonts w:ascii="Arial" w:hAnsi="Arial" w:cs="Arial"/>
          <w:sz w:val="22"/>
          <w:szCs w:val="22"/>
        </w:rPr>
        <w:t xml:space="preserve">will generate the compressed file in </w:t>
      </w:r>
      <w:proofErr w:type="gramStart"/>
      <w:r w:rsidRPr="00D70C32">
        <w:rPr>
          <w:rFonts w:ascii="Arial" w:hAnsi="Arial" w:cs="Arial"/>
          <w:sz w:val="22"/>
          <w:szCs w:val="22"/>
        </w:rPr>
        <w:t>`.abridge</w:t>
      </w:r>
      <w:proofErr w:type="gramEnd"/>
      <w:r w:rsidRPr="00D70C32">
        <w:rPr>
          <w:rFonts w:ascii="Arial" w:hAnsi="Arial" w:cs="Arial"/>
          <w:sz w:val="22"/>
          <w:szCs w:val="22"/>
        </w:rPr>
        <w:t xml:space="preserve">` format which is essentially several files compressed using one of the three compressors -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7z or ZPAQ. During decompression, a SAM is produced from the compressed files. The decompression step might require substituting dummy quality scores for some cases, depending on how the quality scores were stored during compression. The decompressed file will be </w:t>
      </w:r>
      <w:proofErr w:type="gramStart"/>
      <w:r w:rsidRPr="00D70C32">
        <w:rPr>
          <w:rFonts w:ascii="Arial" w:hAnsi="Arial" w:cs="Arial"/>
          <w:sz w:val="22"/>
          <w:szCs w:val="22"/>
        </w:rPr>
        <w:t>sorted</w:t>
      </w:r>
      <w:proofErr w:type="gramEnd"/>
      <w:r w:rsidRPr="00D70C32">
        <w:rPr>
          <w:rFonts w:ascii="Arial" w:hAnsi="Arial" w:cs="Arial"/>
          <w:sz w:val="22"/>
          <w:szCs w:val="22"/>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ListOfNCBI-SRASamplesForExperimentST</w:t>
      </w:r>
      <w:proofErr w:type="spellEnd"/>
      <w:r w:rsidRPr="00D70C32">
        <w:rPr>
          <w:rFonts w:ascii="Arial" w:hAnsi="Arial" w:cs="Arial"/>
          <w:sz w:val="22"/>
          <w:szCs w:val="22"/>
        </w:rPr>
        <w:t xml:space="preserve">}}). Programs were executed on a cluster with Intel(R) Xeon(R) CPU E5-2670 v2 processors with 2.50 GHz. CentOS Linux release 7.9.2009 was the operating system. ABRIDGE is entirely written in C and </w:t>
      </w:r>
      <w:proofErr w:type="spellStart"/>
      <w:r w:rsidRPr="00D70C32">
        <w:rPr>
          <w:rFonts w:ascii="Arial" w:hAnsi="Arial" w:cs="Arial"/>
          <w:sz w:val="22"/>
          <w:szCs w:val="22"/>
        </w:rPr>
        <w:t>gcc</w:t>
      </w:r>
      <w:proofErr w:type="spellEnd"/>
      <w:r w:rsidRPr="00D70C32">
        <w:rPr>
          <w:rFonts w:ascii="Arial" w:hAnsi="Arial" w:cs="Arial"/>
          <w:sz w:val="22"/>
          <w:szCs w:val="22"/>
        </w:rPr>
        <w:t xml:space="preserve"> compiler (v4.8.5) was used. We carried out experiments using different parameter settings as describ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xml:space="preserve">}}. The first parameter setting produces lossless compression and then we demonstrate how ABRIDGE can be </w:t>
      </w:r>
      <w:r w:rsidRPr="00D70C32">
        <w:rPr>
          <w:rFonts w:ascii="Arial" w:hAnsi="Arial" w:cs="Arial"/>
          <w:sz w:val="22"/>
          <w:szCs w:val="22"/>
        </w:rPr>
        <w:lastRenderedPageBreak/>
        <w:t>configured to retain the requested information without impacting downstream applications. Details about data acquisition and processing have been mentio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put to ABRIDGE, </w:t>
      </w:r>
      <w:ins w:id="54"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w:t>
      </w:r>
      <w:proofErr w:type="spellStart"/>
      <w:r w:rsidRPr="00D70C32">
        <w:rPr>
          <w:rFonts w:ascii="Arial" w:hAnsi="Arial" w:cs="Arial"/>
          <w:sz w:val="22"/>
          <w:szCs w:val="22"/>
        </w:rPr>
        <w:t>zpaq</w:t>
      </w:r>
      <w:proofErr w:type="spellEnd"/>
      <w:r w:rsidRPr="00D70C32">
        <w:rPr>
          <w:rFonts w:ascii="Arial" w:hAnsi="Arial" w:cs="Arial"/>
          <w:sz w:val="22"/>
          <w:szCs w:val="22"/>
        </w:rPr>
        <w:t xml:space="preserve"> compressor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CompressionRatioComparisonMF</w:t>
      </w:r>
      <w:proofErr w:type="spellEnd"/>
      <w:r w:rsidRPr="00D70C32">
        <w:rPr>
          <w:rFonts w:ascii="Arial" w:hAnsi="Arial" w:cs="Arial"/>
          <w:sz w:val="22"/>
          <w:szCs w:val="22"/>
        </w:rPr>
        <w:t xml:space="preserve">}}). CSAM generates a file which is larger than the CRAM file itself. SAMCOMP attains the </w:t>
      </w:r>
      <w:proofErr w:type="gramStart"/>
      <w:r w:rsidRPr="00D70C32">
        <w:rPr>
          <w:rFonts w:ascii="Arial" w:hAnsi="Arial" w:cs="Arial"/>
          <w:sz w:val="22"/>
          <w:szCs w:val="22"/>
        </w:rPr>
        <w:t>second best</w:t>
      </w:r>
      <w:proofErr w:type="gramEnd"/>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BRIDGE offers users with different options of compression as outli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xml:space="preserve">}}. Instead of blindly compressing quality scores, ABRIDGE offers users to modify quality scores of those nucleotide bases that perfectly match with the </w:t>
      </w:r>
      <w:r w:rsidRPr="00D70C32">
        <w:rPr>
          <w:rFonts w:ascii="Arial" w:hAnsi="Arial" w:cs="Arial"/>
          <w:sz w:val="22"/>
          <w:szCs w:val="22"/>
        </w:rPr>
        <w:lastRenderedPageBreak/>
        <w:t>reference. This allows the user to retain the exact quality score of mismatched bases and insertions which would be useful for downstream analysis. With parameter setting number 2, ABRIDGE converts the quality score of matched bases to facilitate vertical run-length encoding leading to higher compression resulting in lower file siz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 This is further illustra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pie_chart</w:t>
      </w:r>
      <w:proofErr w:type="spellEnd"/>
      <w:r w:rsidRPr="00D70C32">
        <w:rPr>
          <w:rFonts w:ascii="Arial" w:hAnsi="Arial" w:cs="Arial"/>
          <w:sz w:val="22"/>
          <w:szCs w:val="22"/>
        </w:rPr>
        <w:t xml:space="preserve">}}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w:t>
      </w:r>
      <w:proofErr w:type="gramStart"/>
      <w:r w:rsidRPr="00D70C32">
        <w:rPr>
          <w:rFonts w:ascii="Arial" w:hAnsi="Arial" w:cs="Arial"/>
          <w:sz w:val="22"/>
          <w:szCs w:val="22"/>
        </w:rPr>
        <w:t>are</w:t>
      </w:r>
      <w:proofErr w:type="gramEnd"/>
      <w:r w:rsidRPr="00D70C32">
        <w:rPr>
          <w:rFonts w:ascii="Arial" w:hAnsi="Arial" w:cs="Arial"/>
          <w:sz w:val="22"/>
          <w:szCs w:val="22"/>
        </w:rPr>
        <w:t xml:space="preserve"> preserved leading to the smallest file size. As expected, ZPAQ produces the best compression followed by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w:t>
      </w:r>
      <w:proofErr w:type="gramStart"/>
      <w:r w:rsidRPr="00D70C32">
        <w:rPr>
          <w:rFonts w:ascii="Arial" w:hAnsi="Arial" w:cs="Arial"/>
          <w:sz w:val="22"/>
          <w:szCs w:val="22"/>
        </w:rPr>
        <w:t>offer</w:t>
      </w:r>
      <w:proofErr w:type="gramEnd"/>
      <w:r w:rsidRPr="00D70C32">
        <w:rPr>
          <w:rFonts w:ascii="Arial" w:hAnsi="Arial" w:cs="Arial"/>
          <w:sz w:val="22"/>
          <w:szCs w:val="22"/>
        </w:rPr>
        <w:t xml:space="preserve">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xml:space="preserve">}}).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The main bulk of time is taken by the generic compressors (</w:t>
      </w:r>
      <w:proofErr w:type="spellStart"/>
      <w:r w:rsidRPr="00D70C32">
        <w:rPr>
          <w:rFonts w:ascii="Arial" w:hAnsi="Arial" w:cs="Arial"/>
          <w:sz w:val="22"/>
          <w:szCs w:val="22"/>
        </w:rPr>
        <w:t>brotli</w:t>
      </w:r>
      <w:proofErr w:type="spellEnd"/>
      <w:r w:rsidRPr="00D70C32">
        <w:rPr>
          <w:rFonts w:ascii="Arial" w:hAnsi="Arial" w:cs="Arial"/>
          <w:sz w:val="22"/>
          <w:szCs w:val="22"/>
        </w:rPr>
        <w:t>, 7z and ZPAQ) which can be improved by allocating more CPU cores. Compression of a file is performed only once, hence we believe users will not be hesitant to dedicate the tim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xml:space="preserve">}} lists the duration of compression for the three generic compressors used in ABRIDGE along with different modes of compression. The duration of compression reduces with more lossy compression for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lastRenderedPageBreak/>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55" w:author="Banerjee, Sagnik" w:date="2022-03-20T20:33:00Z">
        <w:r w:rsidRPr="00D70C32" w:rsidDel="00F517A2">
          <w:rPr>
            <w:rFonts w:ascii="Arial" w:hAnsi="Arial" w:cs="Arial"/>
            <w:sz w:val="22"/>
            <w:szCs w:val="22"/>
          </w:rPr>
          <w:delText>In order to</w:delText>
        </w:r>
      </w:del>
      <w:ins w:id="56"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compressors that can help decompress files quicker. As depic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DecompressionTime_SF</w:t>
      </w:r>
      <w:proofErr w:type="spellEnd"/>
      <w:r w:rsidRPr="00D70C32">
        <w:rPr>
          <w:rFonts w:ascii="Arial" w:hAnsi="Arial" w:cs="Arial"/>
          <w:sz w:val="22"/>
          <w:szCs w:val="22"/>
        </w:rPr>
        <w:t xml:space="preserve">}}, 7z can decompress files very quickly. Unfortunately, ZPAQ takes the most time to decompress files even when it offers the best compression.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take almost the same time to decompress files which were compressed using different parameter setting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During compression, ABRIDGE creates an index to facilitate random search. We compared the duration of generating the ABRIDGE index with the time taken to generate the BAM or CRAM index. As lis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IndexST</w:t>
      </w:r>
      <w:proofErr w:type="spellEnd"/>
      <w:r w:rsidRPr="00D70C32">
        <w:rPr>
          <w:rFonts w:ascii="Arial" w:hAnsi="Arial" w:cs="Arial"/>
          <w:sz w:val="22"/>
          <w:szCs w:val="22"/>
        </w:rPr>
        <w:t xml:space="preserve">}},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TimeST</w:t>
      </w:r>
      <w:proofErr w:type="spellEnd"/>
      <w:r w:rsidRPr="00D70C32">
        <w:rPr>
          <w:rFonts w:ascii="Arial" w:hAnsi="Arial" w:cs="Arial"/>
          <w:sz w:val="22"/>
          <w:szCs w:val="22"/>
        </w:rPr>
        <w:t>}}). Both BAM and CRAM consume the least memory while ABRIDGE consumes the most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MemoryST</w:t>
      </w:r>
      <w:proofErr w:type="spellEnd"/>
      <w:r w:rsidRPr="00D70C32">
        <w:rPr>
          <w:rFonts w:ascii="Arial" w:hAnsi="Arial" w:cs="Arial"/>
          <w:sz w:val="22"/>
          <w:szCs w:val="22"/>
        </w:rPr>
        <w: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18A9AF4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We present ABRIDGE - a state-of-the-art software for compressing </w:t>
      </w:r>
      <w:del w:id="57" w:author="Banerjee, Sagnik [2]" w:date="2022-04-01T13:04:00Z">
        <w:r w:rsidRPr="00D70C32" w:rsidDel="00F26BE4">
          <w:rPr>
            <w:rFonts w:ascii="Arial" w:hAnsi="Arial" w:cs="Arial"/>
            <w:sz w:val="22"/>
            <w:szCs w:val="22"/>
          </w:rPr>
          <w:delText xml:space="preserve">SAM </w:delText>
        </w:r>
      </w:del>
      <w:ins w:id="58" w:author="Banerjee, Sagnik [2]" w:date="2022-04-01T13:04:00Z">
        <w:r w:rsidR="00F26BE4">
          <w:rPr>
            <w:rFonts w:ascii="Arial" w:hAnsi="Arial" w:cs="Arial"/>
            <w:sz w:val="22"/>
            <w:szCs w:val="22"/>
          </w:rPr>
          <w:t>short-re</w:t>
        </w:r>
      </w:ins>
      <w:ins w:id="59" w:author="Banerjee, Sagnik [2]" w:date="2022-04-01T13:05:00Z">
        <w:r w:rsidR="00F26BE4">
          <w:rPr>
            <w:rFonts w:ascii="Arial" w:hAnsi="Arial" w:cs="Arial"/>
            <w:sz w:val="22"/>
            <w:szCs w:val="22"/>
          </w:rPr>
          <w:t>ad</w:t>
        </w:r>
      </w:ins>
      <w:ins w:id="60" w:author="Banerjee, Sagnik [2]" w:date="2022-04-01T13:04:00Z">
        <w:r w:rsidR="00F26BE4" w:rsidRPr="00D70C32">
          <w:rPr>
            <w:rFonts w:ascii="Arial" w:hAnsi="Arial" w:cs="Arial"/>
            <w:sz w:val="22"/>
            <w:szCs w:val="22"/>
          </w:rPr>
          <w:t xml:space="preserve"> </w:t>
        </w:r>
      </w:ins>
      <w:r w:rsidRPr="00D70C32">
        <w:rPr>
          <w:rFonts w:ascii="Arial" w:hAnsi="Arial" w:cs="Arial"/>
          <w:sz w:val="22"/>
          <w:szCs w:val="22"/>
        </w:rPr>
        <w:t>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61"/>
      <w:r w:rsidRPr="00D70C32">
        <w:rPr>
          <w:rFonts w:ascii="Arial" w:hAnsi="Arial" w:cs="Arial"/>
          <w:sz w:val="22"/>
          <w:szCs w:val="22"/>
        </w:rPr>
        <w:t>Although the decompression time is less than downloading the fastq from NCBI and aligning it to the reference</w:t>
      </w:r>
      <w:commentRangeEnd w:id="61"/>
      <w:r w:rsidR="006F11E4">
        <w:rPr>
          <w:rStyle w:val="CommentReference"/>
        </w:rPr>
        <w:commentReference w:id="61"/>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1B3254E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del w:id="62" w:author="Banerjee, Sagnik [2]" w:date="2022-04-01T13:06:00Z">
        <w:r w:rsidRPr="00D70C32" w:rsidDel="00275D3A">
          <w:rPr>
            <w:rFonts w:ascii="Arial" w:hAnsi="Arial" w:cs="Arial"/>
            <w:sz w:val="22"/>
            <w:szCs w:val="22"/>
          </w:rPr>
          <w:delText>ultra high</w:delText>
        </w:r>
      </w:del>
      <w:ins w:id="63" w:author="Banerjee, Sagnik [2]" w:date="2022-04-01T13:06:00Z">
        <w:r w:rsidR="00275D3A" w:rsidRPr="00D70C32">
          <w:rPr>
            <w:rFonts w:ascii="Arial" w:hAnsi="Arial" w:cs="Arial"/>
            <w:sz w:val="22"/>
            <w:szCs w:val="22"/>
          </w:rPr>
          <w:t>ultra-high</w:t>
        </w:r>
      </w:ins>
      <w:r w:rsidRPr="00D70C32">
        <w:rPr>
          <w:rFonts w:ascii="Arial" w:hAnsi="Arial" w:cs="Arial"/>
          <w:sz w:val="22"/>
          <w:szCs w:val="22"/>
        </w:rPr>
        <w:t xml:space="preserve"> compression ratio. On the other hand, if decompression time is of </w:t>
      </w:r>
      <w:del w:id="64" w:author="Banerjee, Sagnik [2]" w:date="2022-04-01T13:06:00Z">
        <w:r w:rsidRPr="00D70C32" w:rsidDel="00275D3A">
          <w:rPr>
            <w:rFonts w:ascii="Arial" w:hAnsi="Arial" w:cs="Arial"/>
            <w:sz w:val="22"/>
            <w:szCs w:val="22"/>
          </w:rPr>
          <w:delText>essence</w:delText>
        </w:r>
      </w:del>
      <w:ins w:id="65" w:author="Banerjee, Sagnik [2]" w:date="2022-04-01T13:06:00Z">
        <w:r w:rsidR="00275D3A" w:rsidRPr="00D70C32">
          <w:rPr>
            <w:rFonts w:ascii="Arial" w:hAnsi="Arial" w:cs="Arial"/>
            <w:sz w:val="22"/>
            <w:szCs w:val="22"/>
          </w:rPr>
          <w:t>essence,</w:t>
        </w:r>
      </w:ins>
      <w:r w:rsidRPr="00D70C32">
        <w:rPr>
          <w:rFonts w:ascii="Arial" w:hAnsi="Arial" w:cs="Arial"/>
          <w:sz w:val="22"/>
          <w:szCs w:val="22"/>
        </w:rPr>
        <w:t xml:space="preserve"> then 7z compression would be the best choice. It is important to remember that ABRIDGE uses the </w:t>
      </w:r>
      <w:r w:rsidRPr="00D70C32">
        <w:rPr>
          <w:rFonts w:ascii="Arial" w:hAnsi="Arial" w:cs="Arial"/>
          <w:sz w:val="22"/>
          <w:szCs w:val="22"/>
        </w:rPr>
        <w:lastRenderedPageBreak/>
        <w:t>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66"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67" w:author="Banerjee, Sagnik" w:date="2022-03-14T20:46:00Z"/>
          <w:rFonts w:ascii="Arial" w:hAnsi="Arial" w:cs="Arial"/>
          <w:color w:val="222222"/>
          <w:shd w:val="clear" w:color="auto" w:fill="FFFFFF"/>
        </w:rPr>
      </w:pPr>
    </w:p>
    <w:p w14:paraId="2CD826C9" w14:textId="7F869012" w:rsidR="00CE4818" w:rsidRDefault="00BD1A69" w:rsidP="00FF63E5">
      <w:pPr>
        <w:rPr>
          <w:ins w:id="68" w:author="Banerjee, Sagnik" w:date="2022-03-14T20:46:00Z"/>
          <w:rFonts w:ascii="Arial" w:hAnsi="Arial" w:cs="Arial"/>
          <w:color w:val="222222"/>
          <w:shd w:val="clear" w:color="auto" w:fill="FFFFFF"/>
        </w:rPr>
      </w:pPr>
      <w:ins w:id="69" w:author="Banerjee, Sagnik" w:date="2022-03-14T21:27:00Z">
        <w:r>
          <w:rPr>
            <w:rFonts w:ascii="Arial" w:hAnsi="Arial" w:cs="Arial"/>
            <w:color w:val="222222"/>
            <w:shd w:val="clear" w:color="auto" w:fill="FFFFFF"/>
          </w:rPr>
          <w:t>I a</w:t>
        </w:r>
      </w:ins>
      <w:ins w:id="70" w:author="Banerjee, Sagnik" w:date="2022-03-14T20:47:00Z">
        <w:r w:rsidR="00CE4818">
          <w:rPr>
            <w:rFonts w:ascii="Arial" w:hAnsi="Arial" w:cs="Arial"/>
            <w:color w:val="222222"/>
            <w:shd w:val="clear" w:color="auto" w:fill="FFFFFF"/>
          </w:rPr>
          <w:t>gree in part with the reviewer. Yes, using BWA and Bowtie2</w:t>
        </w:r>
      </w:ins>
      <w:ins w:id="71" w:author="Banerjee, Sagnik" w:date="2022-03-14T21:27:00Z">
        <w:r>
          <w:rPr>
            <w:rFonts w:ascii="Arial" w:hAnsi="Arial" w:cs="Arial"/>
            <w:color w:val="222222"/>
            <w:shd w:val="clear" w:color="auto" w:fill="FFFFFF"/>
          </w:rPr>
          <w:t xml:space="preserve"> will not generate NH tags</w:t>
        </w:r>
      </w:ins>
      <w:ins w:id="72"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73"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74" w:author="Banerjee, Sagnik" w:date="2022-03-14T21:29:00Z"/>
          <w:rFonts w:ascii="Arial" w:hAnsi="Arial" w:cs="Arial"/>
          <w:color w:val="222222"/>
          <w:shd w:val="clear" w:color="auto" w:fill="FFFFFF"/>
        </w:rPr>
      </w:pPr>
    </w:p>
    <w:p w14:paraId="72F5CF65" w14:textId="77777777" w:rsidR="00BD1A69" w:rsidRDefault="00BD1A69" w:rsidP="00FF63E5">
      <w:pPr>
        <w:rPr>
          <w:ins w:id="75" w:author="Banerjee, Sagnik" w:date="2022-03-14T21:29:00Z"/>
          <w:rFonts w:ascii="Arial" w:hAnsi="Arial" w:cs="Arial"/>
          <w:color w:val="222222"/>
          <w:shd w:val="clear" w:color="auto" w:fill="FFFFFF"/>
        </w:rPr>
      </w:pPr>
      <w:ins w:id="76"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77"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78" w:author="Banerjee, Sagnik" w:date="2022-03-14T21:29:00Z"/>
          <w:rFonts w:ascii="Arial" w:hAnsi="Arial" w:cs="Arial"/>
          <w:color w:val="222222"/>
          <w:shd w:val="clear" w:color="auto" w:fill="FFFFFF"/>
        </w:rPr>
      </w:pPr>
    </w:p>
    <w:p w14:paraId="44D3E6DC" w14:textId="5DEA112C" w:rsidR="00BD1A69" w:rsidRDefault="00BD1A69" w:rsidP="00FF63E5">
      <w:pPr>
        <w:rPr>
          <w:ins w:id="79" w:author="Banerjee, Sagnik" w:date="2022-03-14T21:29:00Z"/>
          <w:rFonts w:ascii="Arial" w:hAnsi="Arial" w:cs="Arial"/>
          <w:color w:val="222222"/>
          <w:shd w:val="clear" w:color="auto" w:fill="FFFFFF"/>
        </w:rPr>
      </w:pPr>
      <w:ins w:id="80"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81"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82" w:author="Banerjee, Sagnik" w:date="2022-03-14T21:3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xml:space="preserve">), in CIGAR, it </w:t>
      </w:r>
      <w:r>
        <w:rPr>
          <w:rFonts w:ascii="Arial" w:hAnsi="Arial" w:cs="Arial"/>
          <w:color w:val="222222"/>
          <w:shd w:val="clear" w:color="auto" w:fill="FFFFFF"/>
        </w:rPr>
        <w:lastRenderedPageBreak/>
        <w:t>seems that sequence mismatches can be documented. Not sure why the authors claim that CIGAR is not designed to store mismatched nucleotides.</w:t>
      </w:r>
    </w:p>
    <w:p w14:paraId="0004D01F" w14:textId="6099321B" w:rsidR="00BD1A69" w:rsidRDefault="00BD1A69" w:rsidP="00FF63E5">
      <w:pPr>
        <w:rPr>
          <w:ins w:id="83" w:author="Banerjee, Sagnik" w:date="2022-03-14T21:31:00Z"/>
          <w:rFonts w:ascii="Arial" w:hAnsi="Arial" w:cs="Arial"/>
          <w:color w:val="222222"/>
          <w:shd w:val="clear" w:color="auto" w:fill="FFFFFF"/>
        </w:rPr>
      </w:pPr>
    </w:p>
    <w:p w14:paraId="70240E85" w14:textId="08FB3154" w:rsidR="00BD1A69" w:rsidRDefault="00BD1A69" w:rsidP="00FF63E5">
      <w:pPr>
        <w:rPr>
          <w:ins w:id="84" w:author="Banerjee, Sagnik" w:date="2022-03-14T21:31:00Z"/>
          <w:rFonts w:ascii="Arial" w:hAnsi="Arial" w:cs="Arial"/>
          <w:color w:val="222222"/>
          <w:shd w:val="clear" w:color="auto" w:fill="FFFFFF"/>
        </w:rPr>
      </w:pPr>
      <w:ins w:id="85" w:author="Banerjee, Sagnik" w:date="2022-03-14T21:31:00Z">
        <w:r>
          <w:rPr>
            <w:rFonts w:ascii="Arial" w:hAnsi="Arial" w:cs="Arial"/>
            <w:color w:val="222222"/>
            <w:shd w:val="clear" w:color="auto" w:fill="FFFFFF"/>
          </w:rPr>
          <w:t xml:space="preserve">I should have been clearer about this. Yes, CIGAR string can indicate the position where the mismatch </w:t>
        </w:r>
        <w:proofErr w:type="gramStart"/>
        <w:r>
          <w:rPr>
            <w:rFonts w:ascii="Arial" w:hAnsi="Arial" w:cs="Arial"/>
            <w:color w:val="222222"/>
            <w:shd w:val="clear" w:color="auto" w:fill="FFFFFF"/>
          </w:rPr>
          <w:t>occurs</w:t>
        </w:r>
        <w:proofErr w:type="gramEnd"/>
        <w:r>
          <w:rPr>
            <w:rFonts w:ascii="Arial" w:hAnsi="Arial" w:cs="Arial"/>
            <w:color w:val="222222"/>
            <w:shd w:val="clear" w:color="auto" w:fill="FFFFFF"/>
          </w:rPr>
          <w:t xml:space="preserve"> but it doesn’t store the alternate nucleotide. </w:t>
        </w:r>
      </w:ins>
    </w:p>
    <w:p w14:paraId="34AC9E87" w14:textId="77777777" w:rsidR="000C77CC" w:rsidRDefault="00FF63E5" w:rsidP="00FF63E5">
      <w:pPr>
        <w:rPr>
          <w:ins w:id="86"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87" w:author="Banerjee, Sagnik" w:date="2022-03-14T21:32:00Z"/>
          <w:rFonts w:ascii="Arial" w:hAnsi="Arial" w:cs="Arial"/>
          <w:color w:val="222222"/>
          <w:shd w:val="clear" w:color="auto" w:fill="FFFFFF"/>
        </w:rPr>
      </w:pPr>
    </w:p>
    <w:p w14:paraId="3E2173DE" w14:textId="67CD4687" w:rsidR="000C77CC" w:rsidRDefault="000C77CC" w:rsidP="00FF63E5">
      <w:pPr>
        <w:rPr>
          <w:ins w:id="88" w:author="Banerjee, Sagnik" w:date="2022-03-14T21:33:00Z"/>
          <w:rFonts w:ascii="Arial" w:hAnsi="Arial" w:cs="Arial"/>
          <w:color w:val="222222"/>
          <w:shd w:val="clear" w:color="auto" w:fill="FFFFFF"/>
        </w:rPr>
      </w:pPr>
      <w:ins w:id="89" w:author="Banerjee, Sagnik" w:date="2022-03-14T21:32:00Z">
        <w:r>
          <w:rPr>
            <w:rFonts w:ascii="Arial" w:hAnsi="Arial" w:cs="Arial"/>
            <w:color w:val="222222"/>
            <w:shd w:val="clear" w:color="auto" w:fill="FFFFFF"/>
          </w:rPr>
          <w:t xml:space="preserve">Small labs cannot afford large workspaces for a long duration </w:t>
        </w:r>
      </w:ins>
      <w:ins w:id="90" w:author="Banerjee, Sagnik" w:date="2022-03-14T21:33:00Z">
        <w:r>
          <w:rPr>
            <w:rFonts w:ascii="Arial" w:hAnsi="Arial" w:cs="Arial"/>
            <w:color w:val="222222"/>
            <w:shd w:val="clear" w:color="auto" w:fill="FFFFFF"/>
          </w:rPr>
          <w:t xml:space="preserve">of time. Even though high RAM is needed the job can be performed much faster. </w:t>
        </w:r>
      </w:ins>
      <w:ins w:id="91"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92"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93" w:author="Banerjee, Sagnik" w:date="2022-03-14T21:34:00Z"/>
          <w:rFonts w:ascii="Arial" w:hAnsi="Arial" w:cs="Arial"/>
          <w:color w:val="222222"/>
          <w:shd w:val="clear" w:color="auto" w:fill="FFFFFF"/>
        </w:rPr>
      </w:pPr>
    </w:p>
    <w:p w14:paraId="5FF22F2D" w14:textId="1B644CBF" w:rsidR="007B1E1F" w:rsidRDefault="005D24C7" w:rsidP="00FF63E5">
      <w:pPr>
        <w:rPr>
          <w:ins w:id="94" w:author="Banerjee, Sagnik" w:date="2022-03-14T21:34:00Z"/>
          <w:rFonts w:ascii="Arial" w:hAnsi="Arial" w:cs="Arial"/>
          <w:color w:val="222222"/>
          <w:shd w:val="clear" w:color="auto" w:fill="FFFFFF"/>
        </w:rPr>
      </w:pPr>
      <w:ins w:id="95"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96"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97" w:author="Banerjee, Sagnik" w:date="2022-03-14T21:36:00Z"/>
          <w:rFonts w:ascii="Arial" w:hAnsi="Arial" w:cs="Arial"/>
          <w:color w:val="222222"/>
          <w:shd w:val="clear" w:color="auto" w:fill="FFFFFF"/>
        </w:rPr>
      </w:pPr>
    </w:p>
    <w:p w14:paraId="09874B9B" w14:textId="6BCB5A96" w:rsidR="008857C4" w:rsidRDefault="008857C4" w:rsidP="00FF63E5">
      <w:pPr>
        <w:rPr>
          <w:ins w:id="98" w:author="Banerjee, Sagnik" w:date="2022-03-14T21:36:00Z"/>
          <w:rFonts w:ascii="Arial" w:hAnsi="Arial" w:cs="Arial"/>
          <w:color w:val="222222"/>
          <w:shd w:val="clear" w:color="auto" w:fill="FFFFFF"/>
        </w:rPr>
      </w:pPr>
      <w:ins w:id="99"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100"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101" w:author="Banerjee, Sagnik" w:date="2022-03-14T21:36:00Z"/>
          <w:rFonts w:ascii="Arial" w:hAnsi="Arial" w:cs="Arial"/>
          <w:color w:val="222222"/>
          <w:shd w:val="clear" w:color="auto" w:fill="FFFFFF"/>
        </w:rPr>
      </w:pPr>
    </w:p>
    <w:p w14:paraId="28996525" w14:textId="1A34D3CD" w:rsidR="00BE0CA8" w:rsidRDefault="00BE0CA8" w:rsidP="00FF63E5">
      <w:pPr>
        <w:rPr>
          <w:ins w:id="102" w:author="Banerjee, Sagnik" w:date="2022-03-14T21:36:00Z"/>
          <w:rFonts w:ascii="Arial" w:hAnsi="Arial" w:cs="Arial"/>
          <w:color w:val="222222"/>
          <w:shd w:val="clear" w:color="auto" w:fill="FFFFFF"/>
        </w:rPr>
      </w:pPr>
      <w:proofErr w:type="gramStart"/>
      <w:ins w:id="103" w:author="Banerjee, Sagnik" w:date="2022-03-14T21:36:00Z">
        <w:r>
          <w:rPr>
            <w:rFonts w:ascii="Arial" w:hAnsi="Arial" w:cs="Arial"/>
            <w:color w:val="222222"/>
            <w:shd w:val="clear" w:color="auto" w:fill="FFFFFF"/>
          </w:rPr>
          <w:t>Also</w:t>
        </w:r>
        <w:proofErr w:type="gramEnd"/>
        <w:r>
          <w:rPr>
            <w:rFonts w:ascii="Arial" w:hAnsi="Arial" w:cs="Arial"/>
            <w:color w:val="222222"/>
            <w:shd w:val="clear" w:color="auto" w:fill="FFFFFF"/>
          </w:rPr>
          <w:t xml:space="preserve"> we provided a lot of</w:t>
        </w:r>
      </w:ins>
      <w:ins w:id="104"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105"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106" w:author="Banerjee, Sagnik" w:date="2022-03-14T21:37:00Z"/>
          <w:rFonts w:ascii="Arial" w:hAnsi="Arial" w:cs="Arial"/>
          <w:color w:val="222222"/>
          <w:shd w:val="clear" w:color="auto" w:fill="FFFFFF"/>
        </w:rPr>
      </w:pPr>
    </w:p>
    <w:p w14:paraId="2854638E" w14:textId="77777777" w:rsidR="006F11E4" w:rsidRDefault="00AB32CB" w:rsidP="00FF63E5">
      <w:pPr>
        <w:rPr>
          <w:ins w:id="107" w:author="Banerjee, Sagnik" w:date="2022-03-14T21:40:00Z"/>
          <w:rFonts w:ascii="Arial" w:hAnsi="Arial" w:cs="Arial"/>
          <w:color w:val="222222"/>
          <w:shd w:val="clear" w:color="auto" w:fill="FFFFFF"/>
        </w:rPr>
      </w:pPr>
      <w:ins w:id="108" w:author="Banerjee, Sagnik" w:date="2022-03-14T21:37:00Z">
        <w:r>
          <w:rPr>
            <w:rFonts w:ascii="Arial" w:hAnsi="Arial" w:cs="Arial"/>
            <w:color w:val="222222"/>
            <w:shd w:val="clear" w:color="auto" w:fill="FFFFFF"/>
          </w:rPr>
          <w:t>It will not save time, since the bam file</w:t>
        </w:r>
      </w:ins>
      <w:ins w:id="109" w:author="Banerjee, Sagnik" w:date="2022-03-14T21:39:00Z">
        <w:r>
          <w:rPr>
            <w:rFonts w:ascii="Arial" w:hAnsi="Arial" w:cs="Arial"/>
            <w:color w:val="222222"/>
            <w:shd w:val="clear" w:color="auto" w:fill="FFFFFF"/>
          </w:rPr>
          <w:t xml:space="preserve"> needs to be converted to </w:t>
        </w:r>
        <w:proofErr w:type="spellStart"/>
        <w:r>
          <w:rPr>
            <w:rFonts w:ascii="Arial" w:hAnsi="Arial" w:cs="Arial"/>
            <w:color w:val="222222"/>
            <w:shd w:val="clear" w:color="auto" w:fill="FFFFFF"/>
          </w:rPr>
          <w:t>sam</w:t>
        </w:r>
        <w:proofErr w:type="spellEnd"/>
        <w:r>
          <w:rPr>
            <w:rFonts w:ascii="Arial" w:hAnsi="Arial" w:cs="Arial"/>
            <w:color w:val="222222"/>
            <w:shd w:val="clear" w:color="auto" w:fill="FFFFFF"/>
          </w:rPr>
          <w:t xml:space="preserve">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lastRenderedPageBreak/>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110" w:author="Banerjee, Sagnik" w:date="2022-03-14T21:40:00Z"/>
          <w:rFonts w:ascii="Arial" w:hAnsi="Arial" w:cs="Arial"/>
          <w:color w:val="222222"/>
          <w:shd w:val="clear" w:color="auto" w:fill="FFFFFF"/>
        </w:rPr>
      </w:pPr>
    </w:p>
    <w:p w14:paraId="5F9731A5" w14:textId="77777777" w:rsidR="006F11E4" w:rsidRDefault="006F11E4" w:rsidP="00FF63E5">
      <w:pPr>
        <w:rPr>
          <w:ins w:id="111" w:author="Banerjee, Sagnik" w:date="2022-03-14T21:40:00Z"/>
          <w:rFonts w:ascii="Arial" w:hAnsi="Arial" w:cs="Arial"/>
          <w:color w:val="222222"/>
          <w:shd w:val="clear" w:color="auto" w:fill="FFFFFF"/>
        </w:rPr>
      </w:pPr>
      <w:ins w:id="112"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113"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114" w:author="Banerjee, Sagnik" w:date="2022-03-14T21:40:00Z"/>
          <w:rFonts w:ascii="Arial" w:hAnsi="Arial" w:cs="Arial"/>
          <w:color w:val="222222"/>
          <w:shd w:val="clear" w:color="auto" w:fill="FFFFFF"/>
        </w:rPr>
      </w:pPr>
    </w:p>
    <w:p w14:paraId="29FBAE1C" w14:textId="77777777" w:rsidR="006F11E4" w:rsidRDefault="006F11E4" w:rsidP="00FF63E5">
      <w:pPr>
        <w:rPr>
          <w:ins w:id="115" w:author="Banerjee, Sagnik" w:date="2022-03-14T21:40:00Z"/>
          <w:rFonts w:ascii="Arial" w:hAnsi="Arial" w:cs="Arial"/>
          <w:color w:val="222222"/>
          <w:shd w:val="clear" w:color="auto" w:fill="FFFFFF"/>
        </w:rPr>
      </w:pPr>
      <w:ins w:id="116" w:author="Banerjee, Sagnik" w:date="2022-03-14T21:40:00Z">
        <w:r>
          <w:rPr>
            <w:rFonts w:ascii="Arial" w:hAnsi="Arial" w:cs="Arial"/>
            <w:color w:val="222222"/>
            <w:shd w:val="clear" w:color="auto" w:fill="FFFFFF"/>
          </w:rPr>
          <w:t>Ok</w:t>
        </w:r>
      </w:ins>
    </w:p>
    <w:p w14:paraId="184DE5A3" w14:textId="77777777" w:rsidR="006F11E4" w:rsidRDefault="00FF63E5" w:rsidP="00FF63E5">
      <w:pPr>
        <w:rPr>
          <w:ins w:id="11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118" w:author="Banerjee, Sagnik" w:date="2022-03-14T21:41:00Z"/>
          <w:rFonts w:ascii="Arial" w:hAnsi="Arial" w:cs="Arial"/>
          <w:color w:val="222222"/>
          <w:shd w:val="clear" w:color="auto" w:fill="FFFFFF"/>
        </w:rPr>
      </w:pPr>
    </w:p>
    <w:p w14:paraId="6BEE78B8" w14:textId="77777777" w:rsidR="006F11E4" w:rsidRDefault="006F11E4" w:rsidP="00FF63E5">
      <w:pPr>
        <w:rPr>
          <w:ins w:id="119" w:author="Banerjee, Sagnik" w:date="2022-03-14T21:41:00Z"/>
          <w:rFonts w:ascii="Arial" w:hAnsi="Arial" w:cs="Arial"/>
          <w:color w:val="222222"/>
          <w:shd w:val="clear" w:color="auto" w:fill="FFFFFF"/>
        </w:rPr>
      </w:pPr>
      <w:ins w:id="120"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12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122" w:author="Banerjee, Sagnik" w:date="2022-03-14T21:41:00Z"/>
          <w:rFonts w:ascii="Arial" w:hAnsi="Arial" w:cs="Arial"/>
          <w:color w:val="222222"/>
          <w:shd w:val="clear" w:color="auto" w:fill="FFFFFF"/>
        </w:rPr>
      </w:pPr>
    </w:p>
    <w:p w14:paraId="339C0894" w14:textId="598EA17B" w:rsidR="006F11E4" w:rsidRDefault="006F11E4" w:rsidP="00FF63E5">
      <w:pPr>
        <w:rPr>
          <w:ins w:id="123" w:author="Banerjee, Sagnik" w:date="2022-03-14T21:41:00Z"/>
          <w:rFonts w:ascii="Arial" w:hAnsi="Arial" w:cs="Arial"/>
          <w:color w:val="222222"/>
          <w:shd w:val="clear" w:color="auto" w:fill="FFFFFF"/>
        </w:rPr>
      </w:pPr>
      <w:ins w:id="124"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12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126" w:author="Banerjee, Sagnik" w:date="2022-03-14T21:41:00Z"/>
          <w:rFonts w:ascii="Arial" w:hAnsi="Arial" w:cs="Arial"/>
          <w:color w:val="222222"/>
          <w:shd w:val="clear" w:color="auto" w:fill="FFFFFF"/>
        </w:rPr>
      </w:pPr>
    </w:p>
    <w:p w14:paraId="0004286D" w14:textId="1E4EFB2E" w:rsidR="006F11E4" w:rsidRDefault="006F11E4" w:rsidP="00FF63E5">
      <w:pPr>
        <w:rPr>
          <w:ins w:id="127" w:author="Banerjee, Sagnik" w:date="2022-03-14T21:41:00Z"/>
          <w:rFonts w:ascii="Arial" w:hAnsi="Arial" w:cs="Arial"/>
          <w:color w:val="222222"/>
          <w:shd w:val="clear" w:color="auto" w:fill="FFFFFF"/>
        </w:rPr>
      </w:pPr>
      <w:ins w:id="128"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12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130" w:author="Banerjee, Sagnik" w:date="2022-03-14T21:41:00Z"/>
          <w:rFonts w:ascii="Arial" w:hAnsi="Arial" w:cs="Arial"/>
          <w:color w:val="222222"/>
          <w:shd w:val="clear" w:color="auto" w:fill="FFFFFF"/>
        </w:rPr>
      </w:pPr>
    </w:p>
    <w:p w14:paraId="4FBD799C" w14:textId="77777777" w:rsidR="006F11E4" w:rsidRDefault="006F11E4" w:rsidP="00FF63E5">
      <w:pPr>
        <w:rPr>
          <w:ins w:id="131" w:author="Banerjee, Sagnik" w:date="2022-03-14T21:41:00Z"/>
          <w:rFonts w:ascii="Arial" w:hAnsi="Arial" w:cs="Arial"/>
          <w:color w:val="222222"/>
          <w:shd w:val="clear" w:color="auto" w:fill="FFFFFF"/>
        </w:rPr>
      </w:pPr>
      <w:ins w:id="132"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13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34" w:author="Banerjee, Sagnik" w:date="2022-03-14T21:41:00Z"/>
          <w:rFonts w:ascii="Arial" w:hAnsi="Arial" w:cs="Arial"/>
          <w:color w:val="222222"/>
          <w:shd w:val="clear" w:color="auto" w:fill="FFFFFF"/>
        </w:rPr>
      </w:pPr>
    </w:p>
    <w:p w14:paraId="0B9DC2CA" w14:textId="77777777" w:rsidR="006F11E4" w:rsidRDefault="006F11E4" w:rsidP="00FF63E5">
      <w:pPr>
        <w:rPr>
          <w:ins w:id="135" w:author="Banerjee, Sagnik" w:date="2022-03-14T21:41:00Z"/>
          <w:rFonts w:ascii="Arial" w:hAnsi="Arial" w:cs="Arial"/>
          <w:color w:val="222222"/>
          <w:shd w:val="clear" w:color="auto" w:fill="FFFFFF"/>
        </w:rPr>
      </w:pPr>
      <w:ins w:id="136"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37"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38"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39" w:author="Banerjee, Sagnik" w:date="2022-03-14T21:41:00Z"/>
          <w:rFonts w:ascii="Arial" w:hAnsi="Arial" w:cs="Arial"/>
          <w:color w:val="222222"/>
        </w:rPr>
      </w:pPr>
      <w:proofErr w:type="gramStart"/>
      <w:ins w:id="140" w:author="Banerjee, Sagnik" w:date="2022-03-14T21:41:00Z">
        <w:r>
          <w:rPr>
            <w:rFonts w:ascii="Arial" w:hAnsi="Arial" w:cs="Arial"/>
            <w:color w:val="222222"/>
          </w:rPr>
          <w:t>Also</w:t>
        </w:r>
        <w:proofErr w:type="gramEnd"/>
        <w:r>
          <w:rPr>
            <w:rFonts w:ascii="Arial" w:hAnsi="Arial" w:cs="Arial"/>
            <w:color w:val="222222"/>
          </w:rPr>
          <w:t xml:space="preserve"> this</w:t>
        </w:r>
      </w:ins>
    </w:p>
    <w:p w14:paraId="2F9EB1AC" w14:textId="77777777" w:rsidR="006F11E4" w:rsidRDefault="00FF63E5" w:rsidP="00FF63E5">
      <w:pPr>
        <w:rPr>
          <w:ins w:id="141"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42" w:author="Banerjee, Sagnik" w:date="2022-03-14T21:42:00Z"/>
          <w:rFonts w:ascii="Arial" w:hAnsi="Arial" w:cs="Arial"/>
          <w:color w:val="222222"/>
          <w:shd w:val="clear" w:color="auto" w:fill="FFFFFF"/>
        </w:rPr>
      </w:pPr>
    </w:p>
    <w:p w14:paraId="728825CF" w14:textId="77777777" w:rsidR="006F11E4" w:rsidRDefault="006F11E4" w:rsidP="00FF63E5">
      <w:pPr>
        <w:rPr>
          <w:ins w:id="143" w:author="Banerjee, Sagnik" w:date="2022-03-14T21:42:00Z"/>
          <w:rFonts w:ascii="Arial" w:hAnsi="Arial" w:cs="Arial"/>
          <w:color w:val="222222"/>
          <w:shd w:val="clear" w:color="auto" w:fill="FFFFFF"/>
        </w:rPr>
      </w:pPr>
      <w:ins w:id="144"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45"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46" w:author="Banerjee, Sagnik" w:date="2022-03-14T21:42:00Z"/>
          <w:rFonts w:ascii="Arial" w:hAnsi="Arial" w:cs="Arial"/>
          <w:color w:val="222222"/>
          <w:shd w:val="clear" w:color="auto" w:fill="FFFFFF"/>
        </w:rPr>
      </w:pPr>
    </w:p>
    <w:p w14:paraId="3E63CC3E" w14:textId="6958CEE1" w:rsidR="006F11E4" w:rsidRDefault="006F11E4" w:rsidP="00FF63E5">
      <w:pPr>
        <w:rPr>
          <w:ins w:id="147" w:author="Banerjee, Sagnik" w:date="2022-03-14T21:42:00Z"/>
          <w:rFonts w:ascii="Arial" w:hAnsi="Arial" w:cs="Arial"/>
          <w:color w:val="222222"/>
          <w:shd w:val="clear" w:color="auto" w:fill="FFFFFF"/>
        </w:rPr>
      </w:pPr>
      <w:ins w:id="148"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49"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1. L34, Column 1, Page 3: ‘compressed file </w:t>
      </w:r>
      <w:proofErr w:type="gramStart"/>
      <w:r>
        <w:rPr>
          <w:rFonts w:ascii="Arial" w:hAnsi="Arial" w:cs="Arial"/>
          <w:color w:val="222222"/>
          <w:shd w:val="clear" w:color="auto" w:fill="FFFFFF"/>
        </w:rPr>
        <w:t>in .</w:t>
      </w:r>
      <w:r>
        <w:rPr>
          <w:rStyle w:val="il"/>
          <w:rFonts w:ascii="Arial" w:hAnsi="Arial" w:cs="Arial"/>
          <w:color w:val="222222"/>
          <w:shd w:val="clear" w:color="auto" w:fill="FFFFFF"/>
        </w:rPr>
        <w:t>abridge</w:t>
      </w:r>
      <w:proofErr w:type="gramEnd"/>
      <w:r>
        <w:rPr>
          <w:rFonts w:ascii="Arial" w:hAnsi="Arial" w:cs="Arial"/>
          <w:color w:val="222222"/>
          <w:shd w:val="clear" w:color="auto" w:fill="FFFFFF"/>
        </w:rPr>
        <w:t> format’ -- It seems the 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50" w:author="Banerjee, Sagnik" w:date="2022-03-14T21:42:00Z"/>
          <w:rFonts w:ascii="Arial" w:hAnsi="Arial" w:cs="Arial"/>
          <w:color w:val="222222"/>
          <w:shd w:val="clear" w:color="auto" w:fill="FFFFFF"/>
        </w:rPr>
      </w:pPr>
      <w:ins w:id="151"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52" w:author="Banerjee, Sagnik" w:date="2022-03-14T21:42:00Z"/>
          <w:rFonts w:ascii="Arial" w:hAnsi="Arial" w:cs="Arial"/>
          <w:color w:val="222222"/>
          <w:shd w:val="clear" w:color="auto" w:fill="FFFFFF"/>
        </w:rPr>
      </w:pPr>
    </w:p>
    <w:p w14:paraId="67F4389D" w14:textId="200E6A8C" w:rsidR="006F11E4" w:rsidRDefault="00FF63E5" w:rsidP="00FF63E5">
      <w:pPr>
        <w:rPr>
          <w:ins w:id="153"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54" w:author="Banerjee, Sagnik" w:date="2022-03-14T21:42:00Z"/>
          <w:rFonts w:ascii="Arial" w:hAnsi="Arial" w:cs="Arial"/>
          <w:color w:val="222222"/>
          <w:shd w:val="clear" w:color="auto" w:fill="FFFFFF"/>
        </w:rPr>
      </w:pPr>
      <w:ins w:id="155"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56" w:author="Banerjee, Sagnik" w:date="2022-03-14T21:42:00Z"/>
          <w:rFonts w:ascii="Arial" w:hAnsi="Arial" w:cs="Arial"/>
          <w:color w:val="222222"/>
          <w:shd w:val="clear" w:color="auto" w:fill="FFFFFF"/>
        </w:rPr>
      </w:pPr>
    </w:p>
    <w:p w14:paraId="3B30FD54" w14:textId="77777777" w:rsidR="006F11E4" w:rsidRDefault="00FF63E5" w:rsidP="00FF63E5">
      <w:pPr>
        <w:rPr>
          <w:ins w:id="157"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58" w:author="Banerjee, Sagnik" w:date="2022-03-14T21:43:00Z"/>
          <w:rFonts w:ascii="Arial" w:hAnsi="Arial" w:cs="Arial"/>
          <w:color w:val="222222"/>
          <w:shd w:val="clear" w:color="auto" w:fill="FFFFFF"/>
        </w:rPr>
      </w:pPr>
      <w:ins w:id="159"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60" w:author="Banerjee, Sagnik" w:date="2022-03-14T21:42:00Z"/>
          <w:rFonts w:ascii="Arial" w:hAnsi="Arial" w:cs="Arial"/>
          <w:color w:val="222222"/>
          <w:shd w:val="clear" w:color="auto" w:fill="FFFFFF"/>
        </w:rPr>
      </w:pPr>
    </w:p>
    <w:p w14:paraId="190386BE" w14:textId="617358AE" w:rsidR="006F11E4" w:rsidRDefault="00FF63E5" w:rsidP="00FF63E5">
      <w:pPr>
        <w:rPr>
          <w:ins w:id="161"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62"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63" w:author="Banerjee, Sagnik" w:date="2022-03-14T21:43:00Z"/>
          <w:rFonts w:ascii="Arial" w:hAnsi="Arial" w:cs="Arial"/>
          <w:color w:val="222222"/>
          <w:shd w:val="clear" w:color="auto" w:fill="FFFFFF"/>
        </w:rPr>
      </w:pPr>
    </w:p>
    <w:p w14:paraId="2382347B" w14:textId="51A48513" w:rsidR="006F11E4" w:rsidRDefault="006F11E4" w:rsidP="00FF63E5">
      <w:pPr>
        <w:rPr>
          <w:ins w:id="164" w:author="Banerjee, Sagnik" w:date="2022-03-14T21:43:00Z"/>
          <w:rFonts w:ascii="Arial" w:hAnsi="Arial" w:cs="Arial"/>
          <w:color w:val="222222"/>
          <w:shd w:val="clear" w:color="auto" w:fill="FFFFFF"/>
        </w:rPr>
      </w:pPr>
      <w:ins w:id="165"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166"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167" w:author="Banerjee, Sagnik" w:date="2022-03-14T21:44:00Z"/>
          <w:rFonts w:ascii="Arial" w:hAnsi="Arial" w:cs="Arial"/>
          <w:color w:val="222222"/>
          <w:shd w:val="clear" w:color="auto" w:fill="FFFFFF"/>
        </w:rPr>
      </w:pPr>
    </w:p>
    <w:p w14:paraId="58F0FD33" w14:textId="77777777" w:rsidR="009722C2" w:rsidRDefault="009722C2" w:rsidP="00FF63E5">
      <w:pPr>
        <w:rPr>
          <w:ins w:id="168" w:author="Banerjee, Sagnik" w:date="2022-03-14T21:44:00Z"/>
          <w:rFonts w:ascii="Arial" w:hAnsi="Arial" w:cs="Arial"/>
          <w:color w:val="222222"/>
          <w:shd w:val="clear" w:color="auto" w:fill="FFFFFF"/>
        </w:rPr>
      </w:pPr>
      <w:ins w:id="169"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17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171" w:author="Banerjee, Sagnik" w:date="2022-03-14T21:44:00Z"/>
          <w:rFonts w:ascii="Arial" w:hAnsi="Arial" w:cs="Arial"/>
          <w:color w:val="222222"/>
          <w:shd w:val="clear" w:color="auto" w:fill="FFFFFF"/>
        </w:rPr>
      </w:pPr>
    </w:p>
    <w:p w14:paraId="29337E7C" w14:textId="38BF7072" w:rsidR="009722C2" w:rsidRDefault="009722C2" w:rsidP="00FF63E5">
      <w:pPr>
        <w:rPr>
          <w:ins w:id="172" w:author="Banerjee, Sagnik" w:date="2022-03-14T21:44:00Z"/>
          <w:rFonts w:ascii="Arial" w:hAnsi="Arial" w:cs="Arial"/>
          <w:color w:val="222222"/>
          <w:shd w:val="clear" w:color="auto" w:fill="FFFFFF"/>
        </w:rPr>
      </w:pPr>
      <w:ins w:id="173"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174"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xml:space="preserve"> can only produce a modified SAM file </w:t>
      </w:r>
      <w:r>
        <w:rPr>
          <w:rFonts w:ascii="Arial" w:hAnsi="Arial" w:cs="Arial"/>
          <w:color w:val="222222"/>
          <w:shd w:val="clear" w:color="auto" w:fill="FFFFFF"/>
        </w:rPr>
        <w:lastRenderedPageBreak/>
        <w:t>and a subset of SAM files, is this true? Can the users get the original SAM file after decompression?</w:t>
      </w:r>
    </w:p>
    <w:p w14:paraId="7673D5EA" w14:textId="77777777" w:rsidR="00F9304B" w:rsidRDefault="00F9304B" w:rsidP="00FF63E5">
      <w:pPr>
        <w:rPr>
          <w:ins w:id="175" w:author="Banerjee, Sagnik" w:date="2022-03-14T21:44:00Z"/>
          <w:rFonts w:ascii="Arial" w:hAnsi="Arial" w:cs="Arial"/>
          <w:color w:val="222222"/>
          <w:shd w:val="clear" w:color="auto" w:fill="FFFFFF"/>
        </w:rPr>
      </w:pPr>
    </w:p>
    <w:p w14:paraId="39C1CC24" w14:textId="47A95523" w:rsidR="00F9304B" w:rsidRDefault="00F9304B" w:rsidP="00FF63E5">
      <w:pPr>
        <w:rPr>
          <w:ins w:id="176" w:author="Banerjee, Sagnik" w:date="2022-03-14T21:44:00Z"/>
          <w:rFonts w:ascii="Arial" w:hAnsi="Arial" w:cs="Arial"/>
          <w:color w:val="222222"/>
          <w:shd w:val="clear" w:color="auto" w:fill="FFFFFF"/>
        </w:rPr>
      </w:pPr>
      <w:ins w:id="177"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178"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w:t>
      </w:r>
      <w:proofErr w:type="spellStart"/>
      <w:r>
        <w:rPr>
          <w:rFonts w:ascii="Arial" w:hAnsi="Arial" w:cs="Arial"/>
          <w:color w:val="222222"/>
          <w:shd w:val="clear" w:color="auto" w:fill="FFFFFF"/>
        </w:rPr>
        <w:t>samtool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calm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A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ln.bam</w:t>
      </w:r>
      <w:proofErr w:type="spellEnd"/>
      <w:r>
        <w:rPr>
          <w:rFonts w:ascii="Arial" w:hAnsi="Arial" w:cs="Arial"/>
          <w:color w:val="222222"/>
          <w:shd w:val="clear" w:color="auto" w:fill="FFFFFF"/>
        </w:rPr>
        <w:t xml:space="preserve"> &gt; </w:t>
      </w:r>
      <w:proofErr w:type="spellStart"/>
      <w:r>
        <w:rPr>
          <w:rFonts w:ascii="Arial" w:hAnsi="Arial" w:cs="Arial"/>
          <w:color w:val="222222"/>
          <w:shd w:val="clear" w:color="auto" w:fill="FFFFFF"/>
        </w:rPr>
        <w:t>aln_baq.bam</w:t>
      </w:r>
      <w:proofErr w:type="spellEnd"/>
      <w:r>
        <w:rPr>
          <w:rFonts w:ascii="Arial" w:hAnsi="Arial" w:cs="Arial"/>
          <w:color w:val="222222"/>
          <w:shd w:val="clear" w:color="auto" w:fill="FFFFFF"/>
        </w:rPr>
        <w:t>’ -- a reference file is missed here, right?</w:t>
      </w:r>
    </w:p>
    <w:p w14:paraId="1A08D724" w14:textId="77777777" w:rsidR="00F9304B" w:rsidRDefault="00F9304B" w:rsidP="00FF63E5">
      <w:pPr>
        <w:rPr>
          <w:ins w:id="179" w:author="Banerjee, Sagnik" w:date="2022-03-14T21:45:00Z"/>
          <w:rFonts w:ascii="Arial" w:hAnsi="Arial" w:cs="Arial"/>
          <w:color w:val="222222"/>
          <w:shd w:val="clear" w:color="auto" w:fill="FFFFFF"/>
        </w:rPr>
      </w:pPr>
    </w:p>
    <w:p w14:paraId="65017D57" w14:textId="77777777" w:rsidR="00F9304B" w:rsidRDefault="00F9304B" w:rsidP="00FF63E5">
      <w:pPr>
        <w:rPr>
          <w:ins w:id="180" w:author="Banerjee, Sagnik" w:date="2022-03-14T21:45:00Z"/>
          <w:rFonts w:ascii="Arial" w:hAnsi="Arial" w:cs="Arial"/>
          <w:color w:val="222222"/>
          <w:shd w:val="clear" w:color="auto" w:fill="FFFFFF"/>
        </w:rPr>
      </w:pPr>
      <w:ins w:id="181"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182"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w:t>
      </w:r>
      <w:proofErr w:type="spellStart"/>
      <w:r>
        <w:rPr>
          <w:rFonts w:ascii="Arial" w:hAnsi="Arial" w:cs="Arial"/>
          <w:color w:val="222222"/>
          <w:shd w:val="clear" w:color="auto" w:fill="FFFFFF"/>
        </w:rPr>
        <w:t>aq</w:t>
      </w:r>
      <w:proofErr w:type="spellEnd"/>
      <w:r>
        <w:rPr>
          <w:rFonts w:ascii="Arial" w:hAnsi="Arial" w:cs="Arial"/>
          <w:color w:val="222222"/>
          <w:shd w:val="clear" w:color="auto" w:fill="FFFFFF"/>
        </w:rPr>
        <w:t xml:space="preserve">’ option says ‘Adjust quality scores for matched bases to achieve better encoding. For more </w:t>
      </w:r>
      <w:proofErr w:type="gramStart"/>
      <w:r>
        <w:rPr>
          <w:rFonts w:ascii="Arial" w:hAnsi="Arial" w:cs="Arial"/>
          <w:color w:val="222222"/>
          <w:shd w:val="clear" w:color="auto" w:fill="FFFFFF"/>
        </w:rPr>
        <w:t>details</w:t>
      </w:r>
      <w:proofErr w:type="gramEnd"/>
      <w:r>
        <w:rPr>
          <w:rFonts w:ascii="Arial" w:hAnsi="Arial" w:cs="Arial"/>
          <w:color w:val="222222"/>
          <w:shd w:val="clear" w:color="auto" w:fill="FFFFFF"/>
        </w:rPr>
        <w:t xml:space="preserve"> please check ...’. Please indicate what to ‘check’ here.</w:t>
      </w:r>
    </w:p>
    <w:p w14:paraId="439E44DF" w14:textId="77777777" w:rsidR="00F9304B" w:rsidRDefault="00F9304B" w:rsidP="00FF63E5">
      <w:pPr>
        <w:rPr>
          <w:ins w:id="183" w:author="Banerjee, Sagnik" w:date="2022-03-14T21:45:00Z"/>
          <w:rFonts w:ascii="Arial" w:hAnsi="Arial" w:cs="Arial"/>
          <w:color w:val="222222"/>
          <w:shd w:val="clear" w:color="auto" w:fill="FFFFFF"/>
        </w:rPr>
      </w:pPr>
    </w:p>
    <w:p w14:paraId="08FF8E3B" w14:textId="77777777" w:rsidR="00353D44" w:rsidRDefault="00F9304B" w:rsidP="00FF63E5">
      <w:pPr>
        <w:rPr>
          <w:ins w:id="184" w:author="Banerjee, Sagnik" w:date="2022-03-14T21:45:00Z"/>
          <w:rFonts w:ascii="Arial" w:hAnsi="Arial" w:cs="Arial"/>
          <w:color w:val="222222"/>
          <w:shd w:val="clear" w:color="auto" w:fill="FFFFFF"/>
        </w:rPr>
      </w:pPr>
      <w:ins w:id="185"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186" w:author="Banerjee, Sagnik" w:date="2022-03-14T21:45:00Z"/>
          <w:rFonts w:ascii="Arial" w:hAnsi="Arial" w:cs="Arial"/>
          <w:color w:val="222222"/>
          <w:shd w:val="clear" w:color="auto" w:fill="FFFFFF"/>
        </w:rPr>
      </w:pPr>
    </w:p>
    <w:p w14:paraId="32C1C3B8" w14:textId="1A52BBC2" w:rsidR="00353D44" w:rsidRDefault="00353D44" w:rsidP="00FF63E5">
      <w:pPr>
        <w:rPr>
          <w:ins w:id="187" w:author="Banerjee, Sagnik" w:date="2022-03-14T21:45:00Z"/>
          <w:rFonts w:ascii="Arial" w:hAnsi="Arial" w:cs="Arial"/>
          <w:color w:val="222222"/>
          <w:shd w:val="clear" w:color="auto" w:fill="FFFFFF"/>
        </w:rPr>
      </w:pPr>
      <w:ins w:id="188" w:author="Banerjee, Sagnik" w:date="2022-03-14T21:45:00Z">
        <w:r>
          <w:rPr>
            <w:rFonts w:ascii="Arial" w:hAnsi="Arial" w:cs="Arial"/>
            <w:color w:val="222222"/>
            <w:shd w:val="clear" w:color="auto" w:fill="FFFFFF"/>
          </w:rPr>
          <w:t>Completely dis</w:t>
        </w:r>
      </w:ins>
      <w:ins w:id="189"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190"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My main concern is that the algorithm itself does not add new ideas, as most of the presented methodological steps have already been applied in other algorithms, except maybe for the extended CIGAR idea. Note however that </w:t>
      </w:r>
      <w:proofErr w:type="gramStart"/>
      <w:r>
        <w:rPr>
          <w:rFonts w:ascii="Arial" w:hAnsi="Arial" w:cs="Arial"/>
          <w:color w:val="222222"/>
          <w:shd w:val="clear" w:color="auto" w:fill="FFFFFF"/>
        </w:rPr>
        <w:t>this steps</w:t>
      </w:r>
      <w:proofErr w:type="gramEnd"/>
      <w:r>
        <w:rPr>
          <w:rFonts w:ascii="Arial" w:hAnsi="Arial" w:cs="Arial"/>
          <w:color w:val="222222"/>
          <w:shd w:val="clear" w:color="auto" w:fill="FFFFFF"/>
        </w:rPr>
        <w:t xml:space="preserve">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191" w:author="Banerjee, Sagnik" w:date="2022-03-14T21:46:00Z"/>
          <w:rFonts w:ascii="Arial" w:hAnsi="Arial" w:cs="Arial"/>
          <w:color w:val="222222"/>
          <w:shd w:val="clear" w:color="auto" w:fill="FFFFFF"/>
        </w:rPr>
      </w:pPr>
    </w:p>
    <w:p w14:paraId="5AE97DE2" w14:textId="3E089E76" w:rsidR="00E21BC6" w:rsidRDefault="00E21BC6" w:rsidP="00FF63E5">
      <w:pPr>
        <w:rPr>
          <w:ins w:id="192" w:author="Banerjee, Sagnik" w:date="2022-03-14T21:46:00Z"/>
          <w:rFonts w:ascii="Arial" w:hAnsi="Arial" w:cs="Arial"/>
          <w:color w:val="222222"/>
          <w:shd w:val="clear" w:color="auto" w:fill="FFFFFF"/>
        </w:rPr>
      </w:pPr>
      <w:ins w:id="193" w:author="Banerjee, Sagnik" w:date="2022-03-14T21:46:00Z">
        <w:r>
          <w:rPr>
            <w:rFonts w:ascii="Arial" w:hAnsi="Arial" w:cs="Arial"/>
            <w:color w:val="222222"/>
            <w:shd w:val="clear" w:color="auto" w:fill="FFFFFF"/>
          </w:rPr>
          <w:t xml:space="preserve">At the end of the day, what matters to the user is a high compression ratio. </w:t>
        </w:r>
      </w:ins>
      <w:ins w:id="194"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195"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196" w:author="Banerjee, Sagnik" w:date="2022-03-14T21:47:00Z"/>
          <w:rFonts w:ascii="Arial" w:hAnsi="Arial" w:cs="Arial"/>
          <w:color w:val="222222"/>
          <w:shd w:val="clear" w:color="auto" w:fill="FFFFFF"/>
        </w:rPr>
      </w:pPr>
    </w:p>
    <w:p w14:paraId="54CB9E70" w14:textId="1F4470FD" w:rsidR="00E70DDB" w:rsidRDefault="00E70DDB" w:rsidP="00FF63E5">
      <w:pPr>
        <w:rPr>
          <w:ins w:id="197" w:author="Banerjee, Sagnik" w:date="2022-03-14T21:47:00Z"/>
          <w:rFonts w:ascii="Arial" w:hAnsi="Arial" w:cs="Arial"/>
          <w:color w:val="222222"/>
          <w:shd w:val="clear" w:color="auto" w:fill="FFFFFF"/>
        </w:rPr>
      </w:pPr>
      <w:ins w:id="198"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199"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200" w:author="Banerjee, Sagnik" w:date="2022-03-14T21:48: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The choice of methods for comparison is very limited, note that NGC is from 2013, and </w:t>
      </w:r>
      <w:proofErr w:type="spellStart"/>
      <w:r>
        <w:rPr>
          <w:rFonts w:ascii="Arial" w:hAnsi="Arial" w:cs="Arial"/>
          <w:color w:val="222222"/>
          <w:shd w:val="clear" w:color="auto" w:fill="FFFFFF"/>
        </w:rPr>
        <w:t>DeeZ</w:t>
      </w:r>
      <w:proofErr w:type="spellEnd"/>
      <w:r>
        <w:rPr>
          <w:rFonts w:ascii="Arial" w:hAnsi="Arial" w:cs="Arial"/>
          <w:color w:val="222222"/>
          <w:shd w:val="clear" w:color="auto" w:fill="FFFFFF"/>
        </w:rPr>
        <w:t xml:space="preserve"> from 2014.</w:t>
      </w:r>
    </w:p>
    <w:p w14:paraId="21CF2119" w14:textId="01F4E5D0" w:rsidR="00367A46" w:rsidRDefault="00367A46" w:rsidP="00FF63E5">
      <w:pPr>
        <w:rPr>
          <w:ins w:id="201" w:author="Banerjee, Sagnik" w:date="2022-03-14T21:48:00Z"/>
          <w:rFonts w:ascii="Arial" w:hAnsi="Arial" w:cs="Arial"/>
          <w:color w:val="222222"/>
          <w:shd w:val="clear" w:color="auto" w:fill="FFFFFF"/>
        </w:rPr>
      </w:pPr>
    </w:p>
    <w:p w14:paraId="2B2105ED" w14:textId="0744D88F" w:rsidR="00367A46" w:rsidRDefault="00367A46" w:rsidP="00FF63E5">
      <w:pPr>
        <w:rPr>
          <w:ins w:id="202" w:author="Banerjee, Sagnik" w:date="2022-03-14T21:48:00Z"/>
          <w:rFonts w:ascii="Arial" w:hAnsi="Arial" w:cs="Arial"/>
          <w:color w:val="222222"/>
          <w:shd w:val="clear" w:color="auto" w:fill="FFFFFF"/>
        </w:rPr>
      </w:pPr>
      <w:ins w:id="203" w:author="Banerjee, Sagnik" w:date="2022-03-14T21:48:00Z">
        <w:r>
          <w:rPr>
            <w:rFonts w:ascii="Arial" w:hAnsi="Arial" w:cs="Arial"/>
            <w:color w:val="222222"/>
            <w:shd w:val="clear" w:color="auto" w:fill="FFFFFF"/>
          </w:rPr>
          <w:lastRenderedPageBreak/>
          <w:t>Most of the recent methods do not work and the authors do not respond when I report those issues on GitHub.</w:t>
        </w:r>
      </w:ins>
    </w:p>
    <w:p w14:paraId="27126B2E" w14:textId="77777777" w:rsidR="00B10C36" w:rsidRDefault="00FF63E5" w:rsidP="00FF63E5">
      <w:pPr>
        <w:rPr>
          <w:ins w:id="204"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the previous point, important references to recent work are missing, such as CALQ, QVZ,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SPRING... Note that although Spring compresses FASTQ files instead of SAM, it has been shown to compare favorable to methods that compress SAM files.</w:t>
      </w:r>
    </w:p>
    <w:p w14:paraId="56343998" w14:textId="77777777" w:rsidR="00B10C36" w:rsidRDefault="00B10C36" w:rsidP="00FF63E5">
      <w:pPr>
        <w:rPr>
          <w:ins w:id="205" w:author="Banerjee, Sagnik" w:date="2022-03-14T21:49:00Z"/>
          <w:rFonts w:ascii="Arial" w:hAnsi="Arial" w:cs="Arial"/>
          <w:color w:val="222222"/>
          <w:shd w:val="clear" w:color="auto" w:fill="FFFFFF"/>
        </w:rPr>
      </w:pPr>
    </w:p>
    <w:p w14:paraId="061BC231" w14:textId="12DCDCB1" w:rsidR="00B10C36" w:rsidRDefault="00B10C36" w:rsidP="00FF63E5">
      <w:pPr>
        <w:rPr>
          <w:ins w:id="206" w:author="Banerjee, Sagnik" w:date="2022-03-14T21:49:00Z"/>
          <w:rFonts w:ascii="Arial" w:hAnsi="Arial" w:cs="Arial"/>
          <w:color w:val="222222"/>
          <w:shd w:val="clear" w:color="auto" w:fill="FFFFFF"/>
        </w:rPr>
      </w:pPr>
      <w:ins w:id="207" w:author="Banerjee, Sagnik" w:date="2022-03-14T21:49:00Z">
        <w:r>
          <w:rPr>
            <w:rFonts w:ascii="Arial" w:hAnsi="Arial" w:cs="Arial"/>
            <w:color w:val="222222"/>
            <w:shd w:val="clear" w:color="auto" w:fill="FFFFFF"/>
          </w:rPr>
          <w:t xml:space="preserve">CALQ, QVZ are only quality score compressor. </w:t>
        </w:r>
      </w:ins>
      <w:ins w:id="208"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209"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xml:space="preserve"> did not install properly. SPRING is a fantastic </w:t>
        </w:r>
      </w:ins>
      <w:ins w:id="210" w:author="Banerjee, Sagnik" w:date="2022-03-14T21:54:00Z">
        <w:r>
          <w:rPr>
            <w:rFonts w:ascii="Arial" w:hAnsi="Arial" w:cs="Arial"/>
            <w:color w:val="222222"/>
            <w:shd w:val="clear" w:color="auto" w:fill="FFFFFF"/>
          </w:rPr>
          <w:t>software,</w:t>
        </w:r>
      </w:ins>
      <w:ins w:id="211" w:author="Banerjee, Sagnik" w:date="2022-03-14T21:50:00Z">
        <w:r>
          <w:rPr>
            <w:rFonts w:ascii="Arial" w:hAnsi="Arial" w:cs="Arial"/>
            <w:color w:val="222222"/>
            <w:shd w:val="clear" w:color="auto" w:fill="FFFFFF"/>
          </w:rPr>
          <w:t xml:space="preserve"> but it </w:t>
        </w:r>
      </w:ins>
      <w:ins w:id="212" w:author="Banerjee, Sagnik" w:date="2022-03-14T21:53:00Z">
        <w:r>
          <w:rPr>
            <w:rFonts w:ascii="Arial" w:hAnsi="Arial" w:cs="Arial"/>
            <w:color w:val="222222"/>
            <w:shd w:val="clear" w:color="auto" w:fill="FFFFFF"/>
          </w:rPr>
          <w:t xml:space="preserve">takes a long time to compress. In fact, I tested it and found that you can download the </w:t>
        </w:r>
      </w:ins>
      <w:ins w:id="213" w:author="Banerjee, Sagnik" w:date="2022-03-14T21:54:00Z">
        <w:r>
          <w:rPr>
            <w:rFonts w:ascii="Arial" w:hAnsi="Arial" w:cs="Arial"/>
            <w:color w:val="222222"/>
            <w:shd w:val="clear" w:color="auto" w:fill="FFFFFF"/>
          </w:rPr>
          <w:t xml:space="preserve">raw </w:t>
        </w:r>
        <w:proofErr w:type="spellStart"/>
        <w:r>
          <w:rPr>
            <w:rFonts w:ascii="Arial" w:hAnsi="Arial" w:cs="Arial"/>
            <w:color w:val="222222"/>
            <w:shd w:val="clear" w:color="auto" w:fill="FFFFFF"/>
          </w:rPr>
          <w:t>sra</w:t>
        </w:r>
        <w:proofErr w:type="spellEnd"/>
        <w:r>
          <w:rPr>
            <w:rFonts w:ascii="Arial" w:hAnsi="Arial" w:cs="Arial"/>
            <w:color w:val="222222"/>
            <w:shd w:val="clear" w:color="auto" w:fill="FFFFFF"/>
          </w:rPr>
          <w:t xml:space="preserve">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214" w:author="Banerjee, Sagnik" w:date="2022-03-14T21:56:00Z">
        <w:r w:rsidR="0001797F">
          <w:rPr>
            <w:rFonts w:ascii="Arial" w:hAnsi="Arial" w:cs="Arial"/>
            <w:color w:val="222222"/>
            <w:shd w:val="clear" w:color="auto" w:fill="FFFFFF"/>
          </w:rPr>
          <w:t xml:space="preserve">Either we were not </w:t>
        </w:r>
      </w:ins>
      <w:ins w:id="215" w:author="Banerjee, Sagnik" w:date="2022-03-14T21:57:00Z">
        <w:r w:rsidR="00CD38A4">
          <w:rPr>
            <w:rFonts w:ascii="Arial" w:hAnsi="Arial" w:cs="Arial"/>
            <w:color w:val="222222"/>
            <w:shd w:val="clear" w:color="auto" w:fill="FFFFFF"/>
          </w:rPr>
          <w:t>clear,</w:t>
        </w:r>
      </w:ins>
      <w:ins w:id="216" w:author="Banerjee, Sagnik" w:date="2022-03-14T21:56:00Z">
        <w:r w:rsidR="0001797F">
          <w:rPr>
            <w:rFonts w:ascii="Arial" w:hAnsi="Arial" w:cs="Arial"/>
            <w:color w:val="222222"/>
            <w:shd w:val="clear" w:color="auto" w:fill="FFFFFF"/>
          </w:rPr>
          <w:t xml:space="preserve"> or the reviewer is </w:t>
        </w:r>
        <w:proofErr w:type="spellStart"/>
        <w:r w:rsidR="0001797F">
          <w:rPr>
            <w:rFonts w:ascii="Arial" w:hAnsi="Arial" w:cs="Arial"/>
            <w:color w:val="222222"/>
            <w:shd w:val="clear" w:color="auto" w:fill="FFFFFF"/>
          </w:rPr>
          <w:t>BSing</w:t>
        </w:r>
        <w:proofErr w:type="spellEnd"/>
        <w:r w:rsidR="0001797F">
          <w:rPr>
            <w:rFonts w:ascii="Arial" w:hAnsi="Arial" w:cs="Arial"/>
            <w:color w:val="222222"/>
            <w:shd w:val="clear" w:color="auto" w:fill="FFFFFF"/>
          </w:rPr>
          <w:t>.</w:t>
        </w:r>
      </w:ins>
    </w:p>
    <w:p w14:paraId="24FCBB4F" w14:textId="77777777" w:rsidR="00432BBC" w:rsidRDefault="00FF63E5" w:rsidP="00FF63E5">
      <w:pPr>
        <w:rPr>
          <w:ins w:id="217"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previous point, a </w:t>
      </w:r>
      <w:proofErr w:type="spellStart"/>
      <w:r>
        <w:rPr>
          <w:rFonts w:ascii="Arial" w:hAnsi="Arial" w:cs="Arial"/>
          <w:color w:val="222222"/>
          <w:shd w:val="clear" w:color="auto" w:fill="FFFFFF"/>
        </w:rPr>
        <w:t>throughful</w:t>
      </w:r>
      <w:proofErr w:type="spellEnd"/>
      <w:r>
        <w:rPr>
          <w:rFonts w:ascii="Arial" w:hAnsi="Arial" w:cs="Arial"/>
          <w:color w:val="222222"/>
          <w:shd w:val="clear" w:color="auto" w:fill="FFFFFF"/>
        </w:rPr>
        <w:t xml:space="preserve">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218" w:author="Banerjee, Sagnik" w:date="2022-03-14T21:56:00Z"/>
          <w:rFonts w:ascii="Arial" w:hAnsi="Arial" w:cs="Arial"/>
          <w:color w:val="222222"/>
          <w:shd w:val="clear" w:color="auto" w:fill="FFFFFF"/>
        </w:rPr>
      </w:pPr>
    </w:p>
    <w:p w14:paraId="52816BF5" w14:textId="77777777" w:rsidR="00432BBC" w:rsidRDefault="00432BBC" w:rsidP="00FF63E5">
      <w:pPr>
        <w:rPr>
          <w:ins w:id="219" w:author="Banerjee, Sagnik" w:date="2022-03-14T21:56:00Z"/>
          <w:rFonts w:ascii="Arial" w:hAnsi="Arial" w:cs="Arial"/>
          <w:color w:val="222222"/>
          <w:shd w:val="clear" w:color="auto" w:fill="FFFFFF"/>
        </w:rPr>
      </w:pPr>
      <w:ins w:id="220"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221"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222" w:author="Banerjee, Sagnik" w:date="2022-03-14T21:56:00Z"/>
          <w:rFonts w:ascii="Arial" w:hAnsi="Arial" w:cs="Arial"/>
          <w:color w:val="222222"/>
          <w:shd w:val="clear" w:color="auto" w:fill="FFFFFF"/>
        </w:rPr>
      </w:pPr>
    </w:p>
    <w:p w14:paraId="0A4D9DE3" w14:textId="77777777" w:rsidR="00432BBC" w:rsidRDefault="00432BBC" w:rsidP="00FF63E5">
      <w:pPr>
        <w:rPr>
          <w:ins w:id="223" w:author="Banerjee, Sagnik" w:date="2022-03-14T21:56:00Z"/>
          <w:rFonts w:ascii="Arial" w:hAnsi="Arial" w:cs="Arial"/>
          <w:color w:val="222222"/>
          <w:shd w:val="clear" w:color="auto" w:fill="FFFFFF"/>
        </w:rPr>
      </w:pPr>
      <w:ins w:id="224"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225" w:author="Banerjee, Sagnik" w:date="2022-03-14T21:56:00Z">
        <w:r>
          <w:rPr>
            <w:rFonts w:ascii="Arial" w:hAnsi="Arial" w:cs="Arial"/>
            <w:sz w:val="22"/>
            <w:szCs w:val="22"/>
          </w:rPr>
          <w:t>Sure</w:t>
        </w:r>
      </w:ins>
      <w:ins w:id="226" w:author="Banerjee, Sagnik" w:date="2022-03-14T21:57:00Z">
        <w:r w:rsidR="00CA0897">
          <w:rPr>
            <w:rFonts w:ascii="Arial" w:hAnsi="Arial" w:cs="Arial"/>
            <w:sz w:val="22"/>
            <w:szCs w:val="22"/>
          </w:rPr>
          <w:t>,</w:t>
        </w:r>
      </w:ins>
      <w:ins w:id="227" w:author="Banerjee, Sagnik" w:date="2022-03-14T21:56:00Z">
        <w:r>
          <w:rPr>
            <w:rFonts w:ascii="Arial" w:hAnsi="Arial" w:cs="Arial"/>
            <w:sz w:val="22"/>
            <w:szCs w:val="22"/>
          </w:rPr>
          <w:t xml:space="preserve"> as if the reviewers will try</w:t>
        </w:r>
      </w:ins>
      <w:ins w:id="228"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0279F2AD" w14:textId="110E2B46" w:rsidR="001A09CC" w:rsidRPr="001A09CC" w:rsidRDefault="00D914B1" w:rsidP="001A09CC">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1A09CC" w:rsidRPr="001A09CC">
        <w:rPr>
          <w:rFonts w:ascii="Arial" w:hAnsi="Arial" w:cs="Arial"/>
          <w:noProof/>
          <w:sz w:val="22"/>
        </w:rPr>
        <w:t xml:space="preserve">Abuín, J. M., Pichel, J. C., Pena, T. F., and Amigo, J. (2015). BigBWA: approaching the Burrows–Wheeler aligner to Big Data technologies. </w:t>
      </w:r>
      <w:r w:rsidR="001A09CC" w:rsidRPr="001A09CC">
        <w:rPr>
          <w:rFonts w:ascii="Arial" w:hAnsi="Arial" w:cs="Arial"/>
          <w:i/>
          <w:iCs/>
          <w:noProof/>
          <w:sz w:val="22"/>
        </w:rPr>
        <w:t>Bioinformatics</w:t>
      </w:r>
      <w:r w:rsidR="001A09CC" w:rsidRPr="001A09CC">
        <w:rPr>
          <w:rFonts w:ascii="Arial" w:hAnsi="Arial" w:cs="Arial"/>
          <w:noProof/>
          <w:sz w:val="22"/>
        </w:rPr>
        <w:t>, btv506.</w:t>
      </w:r>
    </w:p>
    <w:p w14:paraId="1B5F83A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Basu, S., and Nasipuri, M. (2015a). “Big Data Analytics and Its Prospects in Computational Proteomics,” in </w:t>
      </w:r>
      <w:r w:rsidRPr="001A09CC">
        <w:rPr>
          <w:rFonts w:ascii="Arial" w:hAnsi="Arial" w:cs="Arial"/>
          <w:i/>
          <w:iCs/>
          <w:noProof/>
          <w:sz w:val="22"/>
        </w:rPr>
        <w:t>Information Systems Design and Intelligent Applications</w:t>
      </w:r>
      <w:r w:rsidRPr="001A09CC">
        <w:rPr>
          <w:rFonts w:ascii="Arial" w:hAnsi="Arial" w:cs="Arial"/>
          <w:noProof/>
          <w:sz w:val="22"/>
        </w:rPr>
        <w:t xml:space="preserve"> (Springer), 591–598. doi:10.1007/978-81-322-2247-7_60.</w:t>
      </w:r>
    </w:p>
    <w:p w14:paraId="3A4A8F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Bhandary, P., Woodhouse, M., Sen, T. Z., Wise, R. P., and Andorf, C. M. (2021). FINDER: An automated software package to annotate eukaryotic genes from RNA-Seq data and associated protein sequences. </w:t>
      </w:r>
      <w:r w:rsidRPr="001A09CC">
        <w:rPr>
          <w:rFonts w:ascii="Arial" w:hAnsi="Arial" w:cs="Arial"/>
          <w:i/>
          <w:iCs/>
          <w:noProof/>
          <w:sz w:val="22"/>
        </w:rPr>
        <w:t>BMC Bioinformatics</w:t>
      </w:r>
      <w:r w:rsidRPr="001A09CC">
        <w:rPr>
          <w:rFonts w:ascii="Arial" w:hAnsi="Arial" w:cs="Arial"/>
          <w:noProof/>
          <w:sz w:val="22"/>
        </w:rPr>
        <w:t xml:space="preserve">, 2021.02.04.429837. </w:t>
      </w:r>
      <w:r w:rsidRPr="001A09CC">
        <w:rPr>
          <w:rFonts w:ascii="Arial" w:hAnsi="Arial" w:cs="Arial"/>
          <w:noProof/>
          <w:sz w:val="22"/>
        </w:rPr>
        <w:lastRenderedPageBreak/>
        <w:t>doi:10.1186/s12859-021-04120-9.</w:t>
      </w:r>
    </w:p>
    <w:p w14:paraId="5969B5C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a). </w:t>
      </w:r>
      <w:r w:rsidRPr="001A09CC">
        <w:rPr>
          <w:rFonts w:ascii="Arial" w:hAnsi="Arial" w:cs="Arial"/>
          <w:i/>
          <w:iCs/>
          <w:noProof/>
          <w:sz w:val="22"/>
        </w:rPr>
        <w:t>JUPred_MLP: Prediction of phosphorylation sites using a consensus of MLP classifiers</w:t>
      </w:r>
      <w:r w:rsidRPr="001A09CC">
        <w:rPr>
          <w:rFonts w:ascii="Arial" w:hAnsi="Arial" w:cs="Arial"/>
          <w:noProof/>
          <w:sz w:val="22"/>
        </w:rPr>
        <w:t>. doi:10.1007/978-81-322-2695-6_4.</w:t>
      </w:r>
    </w:p>
    <w:p w14:paraId="476F5D7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hosh, D., Basu, S., and Nasipuri, M. (2016b). JUPred_SVM : Prediction of Phosphorylation Sites using a consensus of SVM classifiers. in </w:t>
      </w:r>
      <w:r w:rsidRPr="001A09CC">
        <w:rPr>
          <w:rFonts w:ascii="Arial" w:hAnsi="Arial" w:cs="Arial"/>
          <w:i/>
          <w:iCs/>
          <w:noProof/>
          <w:sz w:val="22"/>
        </w:rPr>
        <w:t>Proceedings of Fifth International Conference on Soft Computing for Problem Solving</w:t>
      </w:r>
      <w:r w:rsidRPr="001A09CC">
        <w:rPr>
          <w:rFonts w:ascii="Arial" w:hAnsi="Arial" w:cs="Arial"/>
          <w:noProof/>
          <w:sz w:val="22"/>
        </w:rPr>
        <w:t xml:space="preserve"> (Springer), 1–8. doi:10.1007/978-981-10-0448-3_45.</w:t>
      </w:r>
    </w:p>
    <w:p w14:paraId="1661BE0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Guha, S., Dutta, A., and Dutta, S. (2015b). Improvement of protein disorder prediction by brainstorming consensus. in </w:t>
      </w:r>
      <w:r w:rsidRPr="001A09CC">
        <w:rPr>
          <w:rFonts w:ascii="Arial" w:hAnsi="Arial" w:cs="Arial"/>
          <w:i/>
          <w:iCs/>
          <w:noProof/>
          <w:sz w:val="22"/>
        </w:rPr>
        <w:t>Computing and Communication (IEMCON), 2015 International Conference and Workshop on</w:t>
      </w:r>
      <w:r w:rsidRPr="001A09CC">
        <w:rPr>
          <w:rFonts w:ascii="Arial" w:hAnsi="Arial" w:cs="Arial"/>
          <w:noProof/>
          <w:sz w:val="22"/>
        </w:rPr>
        <w:t xml:space="preserve"> (IEEE), 1–7. doi:10.1109/IEMCON.2015.7344428.</w:t>
      </w:r>
    </w:p>
    <w:p w14:paraId="3EC4E36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anerjee, S., Velásquez-Zapata, V., Fuerst, G., Elmore, J. M., and Wise, R. P. (2020). NGPINT: a next-generation protein–protein interaction software. </w:t>
      </w:r>
      <w:r w:rsidRPr="001A09CC">
        <w:rPr>
          <w:rFonts w:ascii="Arial" w:hAnsi="Arial" w:cs="Arial"/>
          <w:i/>
          <w:iCs/>
          <w:noProof/>
          <w:sz w:val="22"/>
        </w:rPr>
        <w:t>Brief. Bioinform.</w:t>
      </w:r>
      <w:r w:rsidRPr="001A09CC">
        <w:rPr>
          <w:rFonts w:ascii="Arial" w:hAnsi="Arial" w:cs="Arial"/>
          <w:noProof/>
          <w:sz w:val="22"/>
        </w:rPr>
        <w:t xml:space="preserve"> 2020, 1–14. doi:10.1093/bib/bbaa351.</w:t>
      </w:r>
    </w:p>
    <w:p w14:paraId="225572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onfield, J. K., and Mahoney, M. V (2013). Compression of FASTQ and SAM format sequencing data. </w:t>
      </w:r>
      <w:r w:rsidRPr="001A09CC">
        <w:rPr>
          <w:rFonts w:ascii="Arial" w:hAnsi="Arial" w:cs="Arial"/>
          <w:i/>
          <w:iCs/>
          <w:noProof/>
          <w:sz w:val="22"/>
        </w:rPr>
        <w:t>PLoS One</w:t>
      </w:r>
      <w:r w:rsidRPr="001A09CC">
        <w:rPr>
          <w:rFonts w:ascii="Arial" w:hAnsi="Arial" w:cs="Arial"/>
          <w:noProof/>
          <w:sz w:val="22"/>
        </w:rPr>
        <w:t xml:space="preserve"> 8, e59190.</w:t>
      </w:r>
    </w:p>
    <w:p w14:paraId="4325415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Bruna, T., Hoff, K., Stanke, M., Lomsadze, A., and Borodovsky, M. (2020). BRAKER2: Automatic Eukaryotic Genome Annotation with GeneMark-EP+ and AUGUSTUS Supported by a Protein Database. </w:t>
      </w:r>
      <w:r w:rsidRPr="001A09CC">
        <w:rPr>
          <w:rFonts w:ascii="Arial" w:hAnsi="Arial" w:cs="Arial"/>
          <w:i/>
          <w:iCs/>
          <w:noProof/>
          <w:sz w:val="22"/>
        </w:rPr>
        <w:t>bioRxiv</w:t>
      </w:r>
      <w:r w:rsidRPr="001A09CC">
        <w:rPr>
          <w:rFonts w:ascii="Arial" w:hAnsi="Arial" w:cs="Arial"/>
          <w:noProof/>
          <w:sz w:val="22"/>
        </w:rPr>
        <w:t>.</w:t>
      </w:r>
    </w:p>
    <w:p w14:paraId="0748560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Buenrostro, J. D., Wu, B., Chang, H. Y., and Greenleaf, W. J. (2015). ATAC</w:t>
      </w:r>
      <w:r w:rsidRPr="001A09CC">
        <w:rPr>
          <w:rFonts w:ascii="Cambria Math" w:hAnsi="Cambria Math" w:cs="Cambria Math"/>
          <w:noProof/>
          <w:sz w:val="22"/>
        </w:rPr>
        <w:t>‐</w:t>
      </w:r>
      <w:r w:rsidRPr="001A09CC">
        <w:rPr>
          <w:rFonts w:ascii="Arial" w:hAnsi="Arial" w:cs="Arial"/>
          <w:noProof/>
          <w:sz w:val="22"/>
        </w:rPr>
        <w:t>seq: a method for assaying chromatin accessibility genome</w:t>
      </w:r>
      <w:r w:rsidRPr="001A09CC">
        <w:rPr>
          <w:rFonts w:ascii="Cambria Math" w:hAnsi="Cambria Math" w:cs="Cambria Math"/>
          <w:noProof/>
          <w:sz w:val="22"/>
        </w:rPr>
        <w:t>‐</w:t>
      </w:r>
      <w:r w:rsidRPr="001A09CC">
        <w:rPr>
          <w:rFonts w:ascii="Arial" w:hAnsi="Arial" w:cs="Arial"/>
          <w:noProof/>
          <w:sz w:val="22"/>
        </w:rPr>
        <w:t xml:space="preserve">wide. </w:t>
      </w:r>
      <w:r w:rsidRPr="001A09CC">
        <w:rPr>
          <w:rFonts w:ascii="Arial" w:hAnsi="Arial" w:cs="Arial"/>
          <w:i/>
          <w:iCs/>
          <w:noProof/>
          <w:sz w:val="22"/>
        </w:rPr>
        <w:t>Curr. Protoc. Mol. Biol.</w:t>
      </w:r>
      <w:r w:rsidRPr="001A09CC">
        <w:rPr>
          <w:rFonts w:ascii="Arial" w:hAnsi="Arial" w:cs="Arial"/>
          <w:noProof/>
          <w:sz w:val="22"/>
        </w:rPr>
        <w:t xml:space="preserve"> 109, 21–29.</w:t>
      </w:r>
    </w:p>
    <w:p w14:paraId="7D197048"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Cánovas, R., Moffat, A., and Turpin, A. (2016). Csam: Compressed sam format. </w:t>
      </w:r>
      <w:r w:rsidRPr="001A09CC">
        <w:rPr>
          <w:rFonts w:ascii="Arial" w:hAnsi="Arial" w:cs="Arial"/>
          <w:i/>
          <w:iCs/>
          <w:noProof/>
          <w:sz w:val="22"/>
        </w:rPr>
        <w:t>Bioinformatics</w:t>
      </w:r>
      <w:r w:rsidRPr="001A09CC">
        <w:rPr>
          <w:rFonts w:ascii="Arial" w:hAnsi="Arial" w:cs="Arial"/>
          <w:noProof/>
          <w:sz w:val="22"/>
        </w:rPr>
        <w:t xml:space="preserve"> 32, 3709–3716.</w:t>
      </w:r>
    </w:p>
    <w:p w14:paraId="53F5724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Davis, C. A., Schlesinger, F., Drenkow, J., Zaleski, C., Jha, S., et al. (2013). STAR: Ultrafast universal RNA-seq aligner. </w:t>
      </w:r>
      <w:r w:rsidRPr="001A09CC">
        <w:rPr>
          <w:rFonts w:ascii="Arial" w:hAnsi="Arial" w:cs="Arial"/>
          <w:i/>
          <w:iCs/>
          <w:noProof/>
          <w:sz w:val="22"/>
        </w:rPr>
        <w:t>Bioinformatics</w:t>
      </w:r>
      <w:r w:rsidRPr="001A09CC">
        <w:rPr>
          <w:rFonts w:ascii="Arial" w:hAnsi="Arial" w:cs="Arial"/>
          <w:noProof/>
          <w:sz w:val="22"/>
        </w:rPr>
        <w:t xml:space="preserve"> 29, 15–21.</w:t>
      </w:r>
    </w:p>
    <w:p w14:paraId="0A2D7B2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Dobin, A., Gingeras, T. R., Spring, C., Flores, R., Sampson, J., Knight, R., et al. (2016). Mapping RNA-seq with STAR. </w:t>
      </w:r>
      <w:r w:rsidRPr="001A09CC">
        <w:rPr>
          <w:rFonts w:ascii="Arial" w:hAnsi="Arial" w:cs="Arial"/>
          <w:i/>
          <w:iCs/>
          <w:noProof/>
          <w:sz w:val="22"/>
        </w:rPr>
        <w:t>Curr Protoc Bioinforma.</w:t>
      </w:r>
      <w:r w:rsidRPr="001A09CC">
        <w:rPr>
          <w:rFonts w:ascii="Arial" w:hAnsi="Arial" w:cs="Arial"/>
          <w:noProof/>
          <w:sz w:val="22"/>
        </w:rPr>
        <w:t xml:space="preserve"> 51, 586–597. doi:10.1002/0471250953.bi1114s51.Mapping.</w:t>
      </w:r>
    </w:p>
    <w:p w14:paraId="0DD9BEC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lmore, M. G., Banerjee, S., Pedley, K. F., Ruck, A., and Whitham, S. A. (2020). De novo transcriptome of Phakopsora pachyrhizi uncovers putative effector repertoire during infection. </w:t>
      </w:r>
      <w:r w:rsidRPr="001A09CC">
        <w:rPr>
          <w:rFonts w:ascii="Arial" w:hAnsi="Arial" w:cs="Arial"/>
          <w:i/>
          <w:iCs/>
          <w:noProof/>
          <w:sz w:val="22"/>
        </w:rPr>
        <w:t>Physiol. Mol. Plant Pathol.</w:t>
      </w:r>
      <w:r w:rsidRPr="001A09CC">
        <w:rPr>
          <w:rFonts w:ascii="Arial" w:hAnsi="Arial" w:cs="Arial"/>
          <w:noProof/>
          <w:sz w:val="22"/>
        </w:rPr>
        <w:t xml:space="preserve"> 110. doi:10.1016/j.pmpp.2020.101464.</w:t>
      </w:r>
    </w:p>
    <w:p w14:paraId="7579136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Erffelinck, M.-L., Ribeiro, B., Perassolo, M., Pauwels, L., Pollier, J., Storme, V., et al. (2018). A user-friendly platform for yeast two-hybrid library screening using next generation </w:t>
      </w:r>
      <w:r w:rsidRPr="001A09CC">
        <w:rPr>
          <w:rFonts w:ascii="Arial" w:hAnsi="Arial" w:cs="Arial"/>
          <w:noProof/>
          <w:sz w:val="22"/>
        </w:rPr>
        <w:lastRenderedPageBreak/>
        <w:t xml:space="preserve">sequencing. </w:t>
      </w:r>
      <w:r w:rsidRPr="001A09CC">
        <w:rPr>
          <w:rFonts w:ascii="Arial" w:hAnsi="Arial" w:cs="Arial"/>
          <w:i/>
          <w:iCs/>
          <w:noProof/>
          <w:sz w:val="22"/>
        </w:rPr>
        <w:t>PLoS One</w:t>
      </w:r>
      <w:r w:rsidRPr="001A09CC">
        <w:rPr>
          <w:rFonts w:ascii="Arial" w:hAnsi="Arial" w:cs="Arial"/>
          <w:noProof/>
          <w:sz w:val="22"/>
        </w:rPr>
        <w:t xml:space="preserve"> 13, e0201270. doi:10.1371/journal.pone.0201270.</w:t>
      </w:r>
    </w:p>
    <w:p w14:paraId="40E9AC29"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Fritz, M. H.-Y., Leinonen, R., Cochrane, G., and Birney, E. (2011). Efficient storage of high throughput DNA sequencing data using reference-based compression. </w:t>
      </w:r>
      <w:r w:rsidRPr="001A09CC">
        <w:rPr>
          <w:rFonts w:ascii="Arial" w:hAnsi="Arial" w:cs="Arial"/>
          <w:i/>
          <w:iCs/>
          <w:noProof/>
          <w:sz w:val="22"/>
        </w:rPr>
        <w:t>Genome Res.</w:t>
      </w:r>
      <w:r w:rsidRPr="001A09CC">
        <w:rPr>
          <w:rFonts w:ascii="Arial" w:hAnsi="Arial" w:cs="Arial"/>
          <w:noProof/>
          <w:sz w:val="22"/>
        </w:rPr>
        <w:t xml:space="preserve"> 21, 734–740.</w:t>
      </w:r>
    </w:p>
    <w:p w14:paraId="5F7E69A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Giancarlo, R., Rombo, S. E., and Utro, F. (2014). Compressive biological sequence analysis and archival in the era of high-throughput sequencing technologies. </w:t>
      </w:r>
      <w:r w:rsidRPr="001A09CC">
        <w:rPr>
          <w:rFonts w:ascii="Arial" w:hAnsi="Arial" w:cs="Arial"/>
          <w:i/>
          <w:iCs/>
          <w:noProof/>
          <w:sz w:val="22"/>
        </w:rPr>
        <w:t>Brief. Bioinform.</w:t>
      </w:r>
      <w:r w:rsidRPr="001A09CC">
        <w:rPr>
          <w:rFonts w:ascii="Arial" w:hAnsi="Arial" w:cs="Arial"/>
          <w:noProof/>
          <w:sz w:val="22"/>
        </w:rPr>
        <w:t xml:space="preserve"> 15, 390–406.</w:t>
      </w:r>
    </w:p>
    <w:p w14:paraId="0FA7ED7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Delcher, A. L., Mount, S. M., Wortman, J. R., Smith Jr, R. K., Hannick, L. I., et al. (2003). Improving the Arabidopsis genome annotation using maximal transcript alignment assemblies. </w:t>
      </w:r>
      <w:r w:rsidRPr="001A09CC">
        <w:rPr>
          <w:rFonts w:ascii="Arial" w:hAnsi="Arial" w:cs="Arial"/>
          <w:i/>
          <w:iCs/>
          <w:noProof/>
          <w:sz w:val="22"/>
        </w:rPr>
        <w:t>Nucleic Acids Res.</w:t>
      </w:r>
      <w:r w:rsidRPr="001A09CC">
        <w:rPr>
          <w:rFonts w:ascii="Arial" w:hAnsi="Arial" w:cs="Arial"/>
          <w:noProof/>
          <w:sz w:val="22"/>
        </w:rPr>
        <w:t xml:space="preserve"> 31, 5654–5666.</w:t>
      </w:r>
    </w:p>
    <w:p w14:paraId="384D676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as, B. J., Papanicolaou, A., Yassour, M., Grabherr, M., Blood, P. D., Bowden, J., et al. (2013). De novo transcript sequence reconstruction from RNA-seq using the Trinity platform for reference generation and analysis. </w:t>
      </w:r>
      <w:r w:rsidRPr="001A09CC">
        <w:rPr>
          <w:rFonts w:ascii="Arial" w:hAnsi="Arial" w:cs="Arial"/>
          <w:i/>
          <w:iCs/>
          <w:noProof/>
          <w:sz w:val="22"/>
        </w:rPr>
        <w:t>Nat. Protoc.</w:t>
      </w:r>
      <w:r w:rsidRPr="001A09CC">
        <w:rPr>
          <w:rFonts w:ascii="Arial" w:hAnsi="Arial" w:cs="Arial"/>
          <w:noProof/>
          <w:sz w:val="22"/>
        </w:rPr>
        <w:t xml:space="preserve"> 8, 1494. doi:10.1038/nprot.2013.084.</w:t>
      </w:r>
    </w:p>
    <w:p w14:paraId="0C85130B"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ach, F., Numanagic, I., and Sahinalp, S. C. (2014). DeeZ: reference-based compression by local assembly. </w:t>
      </w:r>
      <w:r w:rsidRPr="001A09CC">
        <w:rPr>
          <w:rFonts w:ascii="Arial" w:hAnsi="Arial" w:cs="Arial"/>
          <w:i/>
          <w:iCs/>
          <w:noProof/>
          <w:sz w:val="22"/>
        </w:rPr>
        <w:t>Nat. Methods</w:t>
      </w:r>
      <w:r w:rsidRPr="001A09CC">
        <w:rPr>
          <w:rFonts w:ascii="Arial" w:hAnsi="Arial" w:cs="Arial"/>
          <w:noProof/>
          <w:sz w:val="22"/>
        </w:rPr>
        <w:t xml:space="preserve"> 11, 1082–1084.</w:t>
      </w:r>
    </w:p>
    <w:p w14:paraId="6838560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ickman, R., Van Verk, M. C., Van Dijken, A. J. H., Mendes, M. P., Vroegop-Vos, I. A., Caarls, L., et al. (2017). Architecture and dynamics of the jasmonic acid gene regulatory network. </w:t>
      </w:r>
      <w:r w:rsidRPr="001A09CC">
        <w:rPr>
          <w:rFonts w:ascii="Arial" w:hAnsi="Arial" w:cs="Arial"/>
          <w:i/>
          <w:iCs/>
          <w:noProof/>
          <w:sz w:val="22"/>
        </w:rPr>
        <w:t>Plant Cell Online</w:t>
      </w:r>
      <w:r w:rsidRPr="001A09CC">
        <w:rPr>
          <w:rFonts w:ascii="Arial" w:hAnsi="Arial" w:cs="Arial"/>
          <w:noProof/>
          <w:sz w:val="22"/>
        </w:rPr>
        <w:t>, tpc-00958.</w:t>
      </w:r>
    </w:p>
    <w:p w14:paraId="544A0E6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lt, C., and Yandell, M. (2011). MAKER2: an annotation pipeline and genome-database management tool for second-generation genome projects. </w:t>
      </w:r>
      <w:r w:rsidRPr="001A09CC">
        <w:rPr>
          <w:rFonts w:ascii="Arial" w:hAnsi="Arial" w:cs="Arial"/>
          <w:i/>
          <w:iCs/>
          <w:noProof/>
          <w:sz w:val="22"/>
        </w:rPr>
        <w:t>BMC Bioinformatics</w:t>
      </w:r>
      <w:r w:rsidRPr="001A09CC">
        <w:rPr>
          <w:rFonts w:ascii="Arial" w:hAnsi="Arial" w:cs="Arial"/>
          <w:noProof/>
          <w:sz w:val="22"/>
        </w:rPr>
        <w:t xml:space="preserve"> 12, 491. doi:10.1186/1471-2105-12-491.</w:t>
      </w:r>
    </w:p>
    <w:p w14:paraId="3816A1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osseini, M., Pratas, D., and Pinho, A. J. (2016). A survey on data compression methods for biological sequences. </w:t>
      </w:r>
      <w:r w:rsidRPr="001A09CC">
        <w:rPr>
          <w:rFonts w:ascii="Arial" w:hAnsi="Arial" w:cs="Arial"/>
          <w:i/>
          <w:iCs/>
          <w:noProof/>
          <w:sz w:val="22"/>
        </w:rPr>
        <w:t>Information</w:t>
      </w:r>
      <w:r w:rsidRPr="001A09CC">
        <w:rPr>
          <w:rFonts w:ascii="Arial" w:hAnsi="Arial" w:cs="Arial"/>
          <w:noProof/>
          <w:sz w:val="22"/>
        </w:rPr>
        <w:t xml:space="preserve"> 7, 56.</w:t>
      </w:r>
    </w:p>
    <w:p w14:paraId="573A405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Hunt, M., Banerjee, S., Surana, P., Liu, M., Fuerst, G., Mathioni, S., et al. (2019). Small RNA discovery in the interaction between barley and the powdery mildew pathogen. </w:t>
      </w:r>
      <w:r w:rsidRPr="001A09CC">
        <w:rPr>
          <w:rFonts w:ascii="Arial" w:hAnsi="Arial" w:cs="Arial"/>
          <w:i/>
          <w:iCs/>
          <w:noProof/>
          <w:sz w:val="22"/>
        </w:rPr>
        <w:t>BMC Genomics</w:t>
      </w:r>
      <w:r w:rsidRPr="001A09CC">
        <w:rPr>
          <w:rFonts w:ascii="Arial" w:hAnsi="Arial" w:cs="Arial"/>
          <w:noProof/>
          <w:sz w:val="22"/>
        </w:rPr>
        <w:t xml:space="preserve"> 20, 610.</w:t>
      </w:r>
    </w:p>
    <w:p w14:paraId="70C3EAC0"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Jones, D. C., Ruzzo, W. L., Peng, X., and Katze, M. G. (2012). Compression of next-generation sequencing reads aided by highly efficient de novo assembly. </w:t>
      </w:r>
      <w:r w:rsidRPr="001A09CC">
        <w:rPr>
          <w:rFonts w:ascii="Arial" w:hAnsi="Arial" w:cs="Arial"/>
          <w:i/>
          <w:iCs/>
          <w:noProof/>
          <w:sz w:val="22"/>
        </w:rPr>
        <w:t>Nucleic Acids Res.</w:t>
      </w:r>
      <w:r w:rsidRPr="001A09CC">
        <w:rPr>
          <w:rFonts w:ascii="Arial" w:hAnsi="Arial" w:cs="Arial"/>
          <w:noProof/>
          <w:sz w:val="22"/>
        </w:rPr>
        <w:t xml:space="preserve"> 40, e171–e171.</w:t>
      </w:r>
    </w:p>
    <w:p w14:paraId="2711C615"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im, D., Langmead, B., and Salzberg, S. L. (2015). HISAT: a fast spliced aligner with low memory requirements. </w:t>
      </w:r>
      <w:r w:rsidRPr="001A09CC">
        <w:rPr>
          <w:rFonts w:ascii="Arial" w:hAnsi="Arial" w:cs="Arial"/>
          <w:i/>
          <w:iCs/>
          <w:noProof/>
          <w:sz w:val="22"/>
        </w:rPr>
        <w:t>Nat. Methods</w:t>
      </w:r>
      <w:r w:rsidRPr="001A09CC">
        <w:rPr>
          <w:rFonts w:ascii="Arial" w:hAnsi="Arial" w:cs="Arial"/>
          <w:noProof/>
          <w:sz w:val="22"/>
        </w:rPr>
        <w:t xml:space="preserve"> 12, 357–360. doi:10.1038/nmeth.3317.</w:t>
      </w:r>
    </w:p>
    <w:p w14:paraId="6FE8D0B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Kovaka, S., Zimin, A. V, Pertea, G. M., Razaghi, R., Salzberg, S. L., and Pertea, M. (2019). Transcriptome assembly from long-read RNA-seq alignments with StringTie2. </w:t>
      </w:r>
      <w:r w:rsidRPr="001A09CC">
        <w:rPr>
          <w:rFonts w:ascii="Arial" w:hAnsi="Arial" w:cs="Arial"/>
          <w:i/>
          <w:iCs/>
          <w:noProof/>
          <w:sz w:val="22"/>
        </w:rPr>
        <w:t xml:space="preserve">Genome </w:t>
      </w:r>
      <w:r w:rsidRPr="001A09CC">
        <w:rPr>
          <w:rFonts w:ascii="Arial" w:hAnsi="Arial" w:cs="Arial"/>
          <w:i/>
          <w:iCs/>
          <w:noProof/>
          <w:sz w:val="22"/>
        </w:rPr>
        <w:lastRenderedPageBreak/>
        <w:t>Biol.</w:t>
      </w:r>
      <w:r w:rsidRPr="001A09CC">
        <w:rPr>
          <w:rFonts w:ascii="Arial" w:hAnsi="Arial" w:cs="Arial"/>
          <w:noProof/>
          <w:sz w:val="22"/>
        </w:rPr>
        <w:t xml:space="preserve"> 20, 1–13.</w:t>
      </w:r>
    </w:p>
    <w:p w14:paraId="519B17ED"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an, D., Tobler, R., Souilmi, Y., and Llamas, B. (2021). Genozip-A Universal Extensible Genomic Data Compressor. </w:t>
      </w:r>
      <w:r w:rsidRPr="001A09CC">
        <w:rPr>
          <w:rFonts w:ascii="Arial" w:hAnsi="Arial" w:cs="Arial"/>
          <w:i/>
          <w:iCs/>
          <w:noProof/>
          <w:sz w:val="22"/>
        </w:rPr>
        <w:t>Bioinformatics</w:t>
      </w:r>
      <w:r w:rsidRPr="001A09CC">
        <w:rPr>
          <w:rFonts w:ascii="Arial" w:hAnsi="Arial" w:cs="Arial"/>
          <w:noProof/>
          <w:sz w:val="22"/>
        </w:rPr>
        <w:t>.</w:t>
      </w:r>
    </w:p>
    <w:p w14:paraId="45F1C23A"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H., Handsaker, B., Wysoker, A., Fennell, T., Ruan, J., Homer, N., et al. (2009). The sequence alignment/map format and SAMtools. </w:t>
      </w:r>
      <w:r w:rsidRPr="001A09CC">
        <w:rPr>
          <w:rFonts w:ascii="Arial" w:hAnsi="Arial" w:cs="Arial"/>
          <w:i/>
          <w:iCs/>
          <w:noProof/>
          <w:sz w:val="22"/>
        </w:rPr>
        <w:t>Bioinformatics</w:t>
      </w:r>
      <w:r w:rsidRPr="001A09CC">
        <w:rPr>
          <w:rFonts w:ascii="Arial" w:hAnsi="Arial" w:cs="Arial"/>
          <w:noProof/>
          <w:sz w:val="22"/>
        </w:rPr>
        <w:t xml:space="preserve"> 25, 2078–2079.</w:t>
      </w:r>
    </w:p>
    <w:p w14:paraId="66B510D2"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i, J., Singh, U., Bhandary, P., Campbell, J., Arendsee, Z., Seetharam, A. S., et al. (2021). Foster thy young: enhanced prediction of orphan genes in assembled genomes. </w:t>
      </w:r>
      <w:r w:rsidRPr="001A09CC">
        <w:rPr>
          <w:rFonts w:ascii="Arial" w:hAnsi="Arial" w:cs="Arial"/>
          <w:i/>
          <w:iCs/>
          <w:noProof/>
          <w:sz w:val="22"/>
        </w:rPr>
        <w:t>Nucleic Acids Res.</w:t>
      </w:r>
      <w:r w:rsidRPr="001A09CC">
        <w:rPr>
          <w:rFonts w:ascii="Arial" w:hAnsi="Arial" w:cs="Arial"/>
          <w:noProof/>
          <w:sz w:val="22"/>
        </w:rPr>
        <w:t>, gkab1238. doi:10.1093/nar/gkab1238.</w:t>
      </w:r>
    </w:p>
    <w:p w14:paraId="4B533BC1"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Love, M., Anders, S., and Huber, W. (2014). Differential analysis of count data–the DESeq2 package. </w:t>
      </w:r>
      <w:r w:rsidRPr="001A09CC">
        <w:rPr>
          <w:rFonts w:ascii="Arial" w:hAnsi="Arial" w:cs="Arial"/>
          <w:i/>
          <w:iCs/>
          <w:noProof/>
          <w:sz w:val="22"/>
        </w:rPr>
        <w:t>Genome Biol.</w:t>
      </w:r>
      <w:r w:rsidRPr="001A09CC">
        <w:rPr>
          <w:rFonts w:ascii="Arial" w:hAnsi="Arial" w:cs="Arial"/>
          <w:noProof/>
          <w:sz w:val="22"/>
        </w:rPr>
        <w:t xml:space="preserve"> 15, 550.</w:t>
      </w:r>
    </w:p>
    <w:p w14:paraId="5328316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Numanagić, I., Bonfield, J. K., Hach, F., Voges, J., Ostermann, J., Alberti, C., et al. (2016). Comparison of high-throughput sequencing data compression tools. </w:t>
      </w:r>
      <w:r w:rsidRPr="001A09CC">
        <w:rPr>
          <w:rFonts w:ascii="Arial" w:hAnsi="Arial" w:cs="Arial"/>
          <w:i/>
          <w:iCs/>
          <w:noProof/>
          <w:sz w:val="22"/>
        </w:rPr>
        <w:t>Nat. Methods</w:t>
      </w:r>
      <w:r w:rsidRPr="001A09CC">
        <w:rPr>
          <w:rFonts w:ascii="Arial" w:hAnsi="Arial" w:cs="Arial"/>
          <w:noProof/>
          <w:sz w:val="22"/>
        </w:rPr>
        <w:t xml:space="preserve"> 13, 1005–1008.</w:t>
      </w:r>
    </w:p>
    <w:p w14:paraId="47FD2C64"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Popitsch, N., and von Haeseler, A. (2013). NGC: lossless and lossy compression of aligned high-throughput sequencing data. </w:t>
      </w:r>
      <w:r w:rsidRPr="001A09CC">
        <w:rPr>
          <w:rFonts w:ascii="Arial" w:hAnsi="Arial" w:cs="Arial"/>
          <w:i/>
          <w:iCs/>
          <w:noProof/>
          <w:sz w:val="22"/>
        </w:rPr>
        <w:t>Nucleic Acids Res.</w:t>
      </w:r>
      <w:r w:rsidRPr="001A09CC">
        <w:rPr>
          <w:rFonts w:ascii="Arial" w:hAnsi="Arial" w:cs="Arial"/>
          <w:noProof/>
          <w:sz w:val="22"/>
        </w:rPr>
        <w:t xml:space="preserve"> 41, e27–e27.</w:t>
      </w:r>
    </w:p>
    <w:p w14:paraId="569CD397"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Robinson, M. D., McCarthy, D. J., and Smyth, G. K. (2010). edgeR: a Bioconductor package for differential expression analysis of digital gene expression data. </w:t>
      </w:r>
      <w:r w:rsidRPr="001A09CC">
        <w:rPr>
          <w:rFonts w:ascii="Arial" w:hAnsi="Arial" w:cs="Arial"/>
          <w:i/>
          <w:iCs/>
          <w:noProof/>
          <w:sz w:val="22"/>
        </w:rPr>
        <w:t>Bioinformatics</w:t>
      </w:r>
      <w:r w:rsidRPr="001A09CC">
        <w:rPr>
          <w:rFonts w:ascii="Arial" w:hAnsi="Arial" w:cs="Arial"/>
          <w:noProof/>
          <w:sz w:val="22"/>
        </w:rPr>
        <w:t xml:space="preserve"> 26, 139–140.</w:t>
      </w:r>
    </w:p>
    <w:p w14:paraId="596E2AD6"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hao, M., and Kingsford, C. (2017). Accurate assembly of transcripts through phase-preserving graph decomposition. </w:t>
      </w:r>
      <w:r w:rsidRPr="001A09CC">
        <w:rPr>
          <w:rFonts w:ascii="Arial" w:hAnsi="Arial" w:cs="Arial"/>
          <w:i/>
          <w:iCs/>
          <w:noProof/>
          <w:sz w:val="22"/>
        </w:rPr>
        <w:t>Nat. Biotechnol.</w:t>
      </w:r>
      <w:r w:rsidRPr="001A09CC">
        <w:rPr>
          <w:rFonts w:ascii="Arial" w:hAnsi="Arial" w:cs="Arial"/>
          <w:noProof/>
          <w:sz w:val="22"/>
        </w:rPr>
        <w:t xml:space="preserve"> 35, 1167–1169. doi:10.1038/nbt.4020.</w:t>
      </w:r>
    </w:p>
    <w:p w14:paraId="726E2B8E"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Song, L., Sabunciyan, S., Yang, G., and Florea, L. (2019). A multi-sample approach increases the accuracy of transcript assembly. </w:t>
      </w:r>
      <w:r w:rsidRPr="001A09CC">
        <w:rPr>
          <w:rFonts w:ascii="Arial" w:hAnsi="Arial" w:cs="Arial"/>
          <w:i/>
          <w:iCs/>
          <w:noProof/>
          <w:sz w:val="22"/>
        </w:rPr>
        <w:t>Nat. Commun.</w:t>
      </w:r>
      <w:r w:rsidRPr="001A09CC">
        <w:rPr>
          <w:rFonts w:ascii="Arial" w:hAnsi="Arial" w:cs="Arial"/>
          <w:noProof/>
          <w:sz w:val="22"/>
        </w:rPr>
        <w:t xml:space="preserve"> 10, 5000. doi:10.1038/s41467-019-12990-0.</w:t>
      </w:r>
    </w:p>
    <w:p w14:paraId="0789E24C"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Velásquez-Zapata, V., Elmore, J. M., Banerjee, S., Dorman, K. S., and Wise, R. P. (2020). Y2H-SCORES: A statistical framework to infer protein-protein interactions from next-generation yeast-two-hybrid sequence data. </w:t>
      </w:r>
      <w:r w:rsidRPr="001A09CC">
        <w:rPr>
          <w:rFonts w:ascii="Arial" w:hAnsi="Arial" w:cs="Arial"/>
          <w:i/>
          <w:iCs/>
          <w:noProof/>
          <w:sz w:val="22"/>
        </w:rPr>
        <w:t>bioarxiv</w:t>
      </w:r>
      <w:r w:rsidRPr="001A09CC">
        <w:rPr>
          <w:rFonts w:ascii="Arial" w:hAnsi="Arial" w:cs="Arial"/>
          <w:noProof/>
          <w:sz w:val="22"/>
        </w:rPr>
        <w:t>. doi:https://doi.org/10.1101/2020.09.08.288365.</w:t>
      </w:r>
    </w:p>
    <w:p w14:paraId="4FBB2CE3" w14:textId="77777777" w:rsidR="001A09CC" w:rsidRPr="001A09CC" w:rsidRDefault="001A09CC" w:rsidP="001A09CC">
      <w:pPr>
        <w:widowControl w:val="0"/>
        <w:autoSpaceDE w:val="0"/>
        <w:autoSpaceDN w:val="0"/>
        <w:adjustRightInd w:val="0"/>
        <w:spacing w:line="360" w:lineRule="auto"/>
        <w:ind w:left="480" w:hanging="480"/>
        <w:rPr>
          <w:rFonts w:ascii="Arial" w:hAnsi="Arial" w:cs="Arial"/>
          <w:noProof/>
          <w:sz w:val="22"/>
        </w:rPr>
      </w:pPr>
      <w:r w:rsidRPr="001A09CC">
        <w:rPr>
          <w:rFonts w:ascii="Arial" w:hAnsi="Arial" w:cs="Arial"/>
          <w:noProof/>
          <w:sz w:val="22"/>
        </w:rPr>
        <w:t xml:space="preserve">Wang, Z., Gerstein, M., and Snyder, M. (2009). RNA-Seq: a revolutionary tool for transcriptomics. </w:t>
      </w:r>
      <w:r w:rsidRPr="001A09CC">
        <w:rPr>
          <w:rFonts w:ascii="Arial" w:hAnsi="Arial" w:cs="Arial"/>
          <w:i/>
          <w:iCs/>
          <w:noProof/>
          <w:sz w:val="22"/>
        </w:rPr>
        <w:t>Nat. Rev. Genet.</w:t>
      </w:r>
      <w:r w:rsidRPr="001A09CC">
        <w:rPr>
          <w:rFonts w:ascii="Arial" w:hAnsi="Arial" w:cs="Arial"/>
          <w:noProof/>
          <w:sz w:val="22"/>
        </w:rPr>
        <w:t xml:space="preserve"> 10, 57–63.</w:t>
      </w:r>
    </w:p>
    <w:p w14:paraId="07F77C70" w14:textId="5AB5F1E8" w:rsidR="00D914B1" w:rsidRPr="00D70C32" w:rsidRDefault="00D914B1" w:rsidP="001A09CC">
      <w:pPr>
        <w:widowControl w:val="0"/>
        <w:autoSpaceDE w:val="0"/>
        <w:autoSpaceDN w:val="0"/>
        <w:adjustRightInd w:val="0"/>
        <w:spacing w:line="360" w:lineRule="auto"/>
        <w:ind w:left="640" w:hanging="640"/>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9"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31" w:author="Banerjee, Sagnik" w:date="2022-03-09T15:25:00Z" w:initials="BS">
    <w:p w14:paraId="742B13BB" w14:textId="7AF16C15" w:rsidR="002F65D5" w:rsidRDefault="002F65D5">
      <w:pPr>
        <w:pStyle w:val="CommentText"/>
      </w:pPr>
      <w:r>
        <w:rPr>
          <w:rStyle w:val="CommentReference"/>
        </w:rPr>
        <w:annotationRef/>
      </w:r>
      <w:r>
        <w:t>Change later</w:t>
      </w:r>
    </w:p>
  </w:comment>
  <w:comment w:id="32" w:author="Banerjee, Sagnik" w:date="2022-03-09T15:26:00Z" w:initials="BS">
    <w:p w14:paraId="710DAC31" w14:textId="5545DCC0" w:rsidR="002F65D5" w:rsidRDefault="002F65D5">
      <w:pPr>
        <w:pStyle w:val="CommentText"/>
      </w:pPr>
      <w:r>
        <w:rPr>
          <w:rStyle w:val="CommentReference"/>
        </w:rPr>
        <w:annotationRef/>
      </w:r>
      <w:r>
        <w:t>Change later</w:t>
      </w:r>
    </w:p>
  </w:comment>
  <w:comment w:id="33"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34"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42"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47"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48"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53"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61"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rson w15:author="Banerjee, Sagnik [2]">
    <w15:presenceInfo w15:providerId="AD" w15:userId="S::sagnik.banerjee@bms.com::3e782f93-ec82-4107-9ac2-a4d0ce3ab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77922"/>
    <w:rsid w:val="00084B19"/>
    <w:rsid w:val="000928D3"/>
    <w:rsid w:val="000C0C25"/>
    <w:rsid w:val="000C77CC"/>
    <w:rsid w:val="000D2E50"/>
    <w:rsid w:val="0014128C"/>
    <w:rsid w:val="00141309"/>
    <w:rsid w:val="001625F5"/>
    <w:rsid w:val="001707DE"/>
    <w:rsid w:val="001A09CC"/>
    <w:rsid w:val="001A35DD"/>
    <w:rsid w:val="001F6E35"/>
    <w:rsid w:val="00226030"/>
    <w:rsid w:val="00247AE5"/>
    <w:rsid w:val="00251AF1"/>
    <w:rsid w:val="00275D3A"/>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B5605"/>
    <w:rsid w:val="004C0782"/>
    <w:rsid w:val="004C4F2A"/>
    <w:rsid w:val="004F3833"/>
    <w:rsid w:val="00520398"/>
    <w:rsid w:val="00555857"/>
    <w:rsid w:val="005D24C7"/>
    <w:rsid w:val="006539F3"/>
    <w:rsid w:val="00685BF8"/>
    <w:rsid w:val="006A2541"/>
    <w:rsid w:val="006E679F"/>
    <w:rsid w:val="006F11E4"/>
    <w:rsid w:val="007072DD"/>
    <w:rsid w:val="00725DA8"/>
    <w:rsid w:val="00732E65"/>
    <w:rsid w:val="007B1E1F"/>
    <w:rsid w:val="007D0FEF"/>
    <w:rsid w:val="007D1E42"/>
    <w:rsid w:val="00805864"/>
    <w:rsid w:val="00810350"/>
    <w:rsid w:val="00814A96"/>
    <w:rsid w:val="00847CF3"/>
    <w:rsid w:val="008761B2"/>
    <w:rsid w:val="00876B4C"/>
    <w:rsid w:val="008857C4"/>
    <w:rsid w:val="008A3369"/>
    <w:rsid w:val="008A4C49"/>
    <w:rsid w:val="008D11E8"/>
    <w:rsid w:val="008F5F6E"/>
    <w:rsid w:val="00916478"/>
    <w:rsid w:val="0093483F"/>
    <w:rsid w:val="00961F3C"/>
    <w:rsid w:val="009722C2"/>
    <w:rsid w:val="00985EC4"/>
    <w:rsid w:val="009A6C41"/>
    <w:rsid w:val="009C05F2"/>
    <w:rsid w:val="009D2324"/>
    <w:rsid w:val="009F1C7E"/>
    <w:rsid w:val="009F6582"/>
    <w:rsid w:val="00A132C6"/>
    <w:rsid w:val="00A35D0E"/>
    <w:rsid w:val="00A418FE"/>
    <w:rsid w:val="00A9385D"/>
    <w:rsid w:val="00A93A4A"/>
    <w:rsid w:val="00AB32CB"/>
    <w:rsid w:val="00AE7E92"/>
    <w:rsid w:val="00B10C36"/>
    <w:rsid w:val="00B11A40"/>
    <w:rsid w:val="00B361BB"/>
    <w:rsid w:val="00B43014"/>
    <w:rsid w:val="00B56FE9"/>
    <w:rsid w:val="00B80876"/>
    <w:rsid w:val="00B85305"/>
    <w:rsid w:val="00BA2080"/>
    <w:rsid w:val="00BA6949"/>
    <w:rsid w:val="00BC7F98"/>
    <w:rsid w:val="00BD1A69"/>
    <w:rsid w:val="00BE0CA8"/>
    <w:rsid w:val="00BF6395"/>
    <w:rsid w:val="00C45594"/>
    <w:rsid w:val="00C66FB6"/>
    <w:rsid w:val="00C950A6"/>
    <w:rsid w:val="00C96E82"/>
    <w:rsid w:val="00CA0897"/>
    <w:rsid w:val="00CA400C"/>
    <w:rsid w:val="00CC30A9"/>
    <w:rsid w:val="00CD38A4"/>
    <w:rsid w:val="00CE4818"/>
    <w:rsid w:val="00D70C32"/>
    <w:rsid w:val="00D914B1"/>
    <w:rsid w:val="00DD4836"/>
    <w:rsid w:val="00DE6113"/>
    <w:rsid w:val="00E21BC6"/>
    <w:rsid w:val="00E33648"/>
    <w:rsid w:val="00E47DC0"/>
    <w:rsid w:val="00E70DDB"/>
    <w:rsid w:val="00E7359F"/>
    <w:rsid w:val="00EE52AC"/>
    <w:rsid w:val="00F254D1"/>
    <w:rsid w:val="00F26BE4"/>
    <w:rsid w:val="00F34B4B"/>
    <w:rsid w:val="00F46DD8"/>
    <w:rsid w:val="00F517A2"/>
    <w:rsid w:val="00F9304B"/>
    <w:rsid w:val="00FA272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9</Pages>
  <Words>16378</Words>
  <Characters>93357</Characters>
  <Application>Microsoft Office Word</Application>
  <DocSecurity>0</DocSecurity>
  <Lines>777</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15</cp:revision>
  <dcterms:created xsi:type="dcterms:W3CDTF">2021-11-17T13:38:00Z</dcterms:created>
  <dcterms:modified xsi:type="dcterms:W3CDTF">2022-04-11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